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0E12E" w14:textId="77777777" w:rsidR="00566490" w:rsidRDefault="00566490" w:rsidP="00C51FD0">
      <w:pPr>
        <w:widowControl w:val="0"/>
        <w:rPr>
          <w:b/>
          <w:sz w:val="40"/>
          <w:szCs w:val="40"/>
        </w:rPr>
      </w:pPr>
    </w:p>
    <w:p w14:paraId="37479D3A" w14:textId="465363B9" w:rsidR="00F41506" w:rsidRDefault="00015327" w:rsidP="00C51FD0">
      <w:pPr>
        <w:widowControl w:val="0"/>
        <w:jc w:val="center"/>
        <w:rPr>
          <w:b/>
          <w:sz w:val="36"/>
          <w:szCs w:val="36"/>
        </w:rPr>
      </w:pPr>
      <w:r w:rsidRPr="00015327">
        <w:rPr>
          <w:b/>
          <w:i/>
          <w:sz w:val="36"/>
          <w:szCs w:val="36"/>
        </w:rPr>
        <w:t>HeFPipe</w:t>
      </w:r>
      <w:r w:rsidR="00F41506" w:rsidRPr="00566490">
        <w:rPr>
          <w:b/>
          <w:sz w:val="36"/>
          <w:szCs w:val="36"/>
        </w:rPr>
        <w:t>: An analytical Pipeline for Heterozygosity-Fitness Correlations</w:t>
      </w:r>
    </w:p>
    <w:p w14:paraId="7FED48A0" w14:textId="77777777" w:rsidR="005B3C11" w:rsidRPr="00F41506" w:rsidRDefault="005B3C11" w:rsidP="00C51FD0">
      <w:pPr>
        <w:widowControl w:val="0"/>
        <w:jc w:val="center"/>
        <w:rPr>
          <w:b/>
          <w:sz w:val="36"/>
          <w:szCs w:val="36"/>
        </w:rPr>
      </w:pPr>
    </w:p>
    <w:p w14:paraId="08DB6F44" w14:textId="63457428" w:rsidR="00566490" w:rsidRPr="0064076F" w:rsidRDefault="00F41506" w:rsidP="00C51FD0">
      <w:pPr>
        <w:widowControl w:val="0"/>
        <w:jc w:val="center"/>
        <w:rPr>
          <w:sz w:val="36"/>
          <w:szCs w:val="36"/>
        </w:rPr>
      </w:pPr>
      <w:r>
        <w:rPr>
          <w:sz w:val="36"/>
          <w:szCs w:val="36"/>
        </w:rPr>
        <w:t>Version 1.1</w:t>
      </w:r>
    </w:p>
    <w:p w14:paraId="249C05E3" w14:textId="5006FDE8" w:rsidR="00566490" w:rsidRDefault="00F41506" w:rsidP="00C51FD0">
      <w:pPr>
        <w:widowControl w:val="0"/>
        <w:jc w:val="center"/>
        <w:rPr>
          <w:b/>
          <w:sz w:val="40"/>
          <w:szCs w:val="40"/>
        </w:rPr>
      </w:pPr>
      <w:r>
        <w:rPr>
          <w:b/>
          <w:noProof/>
          <w:sz w:val="40"/>
          <w:szCs w:val="40"/>
        </w:rPr>
        <w:drawing>
          <wp:inline distT="0" distB="0" distL="0" distR="0" wp14:anchorId="1511DE50" wp14:editId="52B7BB94">
            <wp:extent cx="5486400" cy="4114800"/>
            <wp:effectExtent l="0" t="0" r="0" b="0"/>
            <wp:docPr id="1" name="Picture 1" descr="Macintosh HD:Users:mf:Desktop:1_Current_Projects:example_users_manual: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f:Desktop:1_Current_Projects:example_users_manual:Presentation1:Slid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4899707" w14:textId="77777777" w:rsidR="00566490" w:rsidRDefault="00566490" w:rsidP="00C51FD0">
      <w:pPr>
        <w:widowControl w:val="0"/>
        <w:rPr>
          <w:sz w:val="36"/>
          <w:szCs w:val="36"/>
        </w:rPr>
      </w:pPr>
    </w:p>
    <w:p w14:paraId="27854171" w14:textId="3E2C4FF0" w:rsidR="000916DF" w:rsidRPr="000916DF" w:rsidRDefault="000916DF" w:rsidP="00C51FD0">
      <w:pPr>
        <w:widowControl w:val="0"/>
        <w:rPr>
          <w:b/>
        </w:rPr>
      </w:pPr>
      <w:r w:rsidRPr="000916DF">
        <w:rPr>
          <w:b/>
        </w:rPr>
        <w:t>Author:</w:t>
      </w:r>
    </w:p>
    <w:p w14:paraId="3D73D371" w14:textId="0DE46C79" w:rsidR="00566490" w:rsidRDefault="00566490" w:rsidP="00C51FD0">
      <w:pPr>
        <w:widowControl w:val="0"/>
      </w:pPr>
      <w:r>
        <w:t>Mark A. Fisher</w:t>
      </w:r>
    </w:p>
    <w:p w14:paraId="0F221362" w14:textId="22026484" w:rsidR="00566490" w:rsidRDefault="00566490" w:rsidP="00C51FD0">
      <w:pPr>
        <w:widowControl w:val="0"/>
        <w:jc w:val="center"/>
      </w:pPr>
    </w:p>
    <w:p w14:paraId="21398DA5" w14:textId="37FBBAB9" w:rsidR="000916DF" w:rsidRDefault="000916DF" w:rsidP="00C51FD0">
      <w:pPr>
        <w:widowControl w:val="0"/>
      </w:pPr>
      <w:r>
        <w:t>Department of Genetics</w:t>
      </w:r>
    </w:p>
    <w:p w14:paraId="4F37257F" w14:textId="087FD445" w:rsidR="000916DF" w:rsidRDefault="000916DF" w:rsidP="00C51FD0">
      <w:pPr>
        <w:widowControl w:val="0"/>
      </w:pPr>
      <w:r>
        <w:t>University of Georgia</w:t>
      </w:r>
    </w:p>
    <w:p w14:paraId="11A64E42" w14:textId="633F5F29" w:rsidR="000916DF" w:rsidRDefault="000916DF" w:rsidP="00C51FD0">
      <w:pPr>
        <w:widowControl w:val="0"/>
      </w:pPr>
      <w:r>
        <w:t xml:space="preserve">Email: </w:t>
      </w:r>
      <w:hyperlink r:id="rId10" w:history="1">
        <w:r w:rsidRPr="00851F2B">
          <w:rPr>
            <w:rStyle w:val="Hyperlink"/>
          </w:rPr>
          <w:t>mark.aaron.fisher@gmail.com</w:t>
        </w:r>
      </w:hyperlink>
    </w:p>
    <w:p w14:paraId="3DC049C9" w14:textId="25FC5FB4" w:rsidR="0064076F" w:rsidRDefault="0098266B" w:rsidP="00C51FD0">
      <w:pPr>
        <w:widowControl w:val="0"/>
      </w:pPr>
      <w:r>
        <w:t xml:space="preserve">Software </w:t>
      </w:r>
      <w:r w:rsidR="000916DF">
        <w:t xml:space="preserve">URL: </w:t>
      </w:r>
      <w:hyperlink r:id="rId11" w:history="1">
        <w:r w:rsidR="0064076F" w:rsidRPr="0064076F">
          <w:rPr>
            <w:rStyle w:val="Hyperlink"/>
          </w:rPr>
          <w:t>https://github.com/Atticus29/</w:t>
        </w:r>
        <w:r w:rsidR="00015327" w:rsidRPr="00015327">
          <w:rPr>
            <w:rStyle w:val="Hyperlink"/>
            <w:i/>
          </w:rPr>
          <w:t>HeFPipe</w:t>
        </w:r>
        <w:r w:rsidR="0064076F" w:rsidRPr="0064076F">
          <w:rPr>
            <w:rStyle w:val="Hyperlink"/>
          </w:rPr>
          <w:t>_repos</w:t>
        </w:r>
      </w:hyperlink>
    </w:p>
    <w:p w14:paraId="422501DB" w14:textId="636DADDC" w:rsidR="0064076F" w:rsidRPr="0098266B" w:rsidRDefault="005556F7" w:rsidP="00C51FD0">
      <w:pPr>
        <w:widowControl w:val="0"/>
        <w:rPr>
          <w:bCs/>
        </w:rPr>
      </w:pPr>
      <w:r>
        <w:rPr>
          <w:bCs/>
        </w:rPr>
        <w:t xml:space="preserve">Video </w:t>
      </w:r>
      <w:r w:rsidR="0098266B">
        <w:rPr>
          <w:bCs/>
        </w:rPr>
        <w:t xml:space="preserve">Tutorial URL: </w:t>
      </w:r>
      <w:hyperlink r:id="rId12" w:history="1">
        <w:r w:rsidR="00C533A7" w:rsidRPr="00C533A7">
          <w:rPr>
            <w:rStyle w:val="Hyperlink"/>
            <w:bCs/>
          </w:rPr>
          <w:t>http://www.youtube.com/playlist?list=PLv-e9CNPZr-o34dIwUKi-Eew-t6A643tX</w:t>
        </w:r>
      </w:hyperlink>
    </w:p>
    <w:p w14:paraId="20C4FB83" w14:textId="77777777" w:rsidR="0064076F" w:rsidRDefault="0064076F" w:rsidP="00C51FD0">
      <w:pPr>
        <w:widowControl w:val="0"/>
        <w:rPr>
          <w:b/>
          <w:bCs/>
        </w:rPr>
      </w:pPr>
    </w:p>
    <w:p w14:paraId="3FF198F9" w14:textId="77777777" w:rsidR="0064076F" w:rsidRDefault="0064076F" w:rsidP="00C51FD0">
      <w:pPr>
        <w:widowControl w:val="0"/>
        <w:rPr>
          <w:b/>
          <w:bCs/>
        </w:rPr>
      </w:pPr>
    </w:p>
    <w:p w14:paraId="32864DC4" w14:textId="77777777" w:rsidR="0064076F" w:rsidRDefault="0064076F" w:rsidP="00C51FD0">
      <w:pPr>
        <w:widowControl w:val="0"/>
        <w:rPr>
          <w:b/>
          <w:bCs/>
        </w:rPr>
      </w:pPr>
    </w:p>
    <w:p w14:paraId="656232B7" w14:textId="77777777" w:rsidR="0064076F" w:rsidRDefault="0064076F" w:rsidP="00C51FD0">
      <w:pPr>
        <w:widowControl w:val="0"/>
        <w:rPr>
          <w:b/>
          <w:bCs/>
        </w:rPr>
      </w:pPr>
    </w:p>
    <w:sdt>
      <w:sdtPr>
        <w:rPr>
          <w:b/>
          <w:bCs/>
        </w:rPr>
        <w:id w:val="-544447262"/>
        <w:docPartObj>
          <w:docPartGallery w:val="Table of Contents"/>
          <w:docPartUnique/>
        </w:docPartObj>
      </w:sdtPr>
      <w:sdtEndPr>
        <w:rPr>
          <w:b w:val="0"/>
          <w:bCs w:val="0"/>
          <w:noProof/>
        </w:rPr>
      </w:sdtEndPr>
      <w:sdtContent>
        <w:p w14:paraId="45A08838" w14:textId="14DB7505" w:rsidR="0064076F" w:rsidRDefault="0064076F" w:rsidP="00C51FD0">
          <w:pPr>
            <w:widowControl w:val="0"/>
            <w:rPr>
              <w:b/>
              <w:bCs/>
            </w:rPr>
          </w:pPr>
        </w:p>
        <w:p w14:paraId="21334F8B" w14:textId="134899EA" w:rsidR="00566490" w:rsidRDefault="00CF35B7" w:rsidP="00C51FD0">
          <w:pPr>
            <w:pStyle w:val="TOCHeading"/>
            <w:keepNext w:val="0"/>
            <w:keepLines w:val="0"/>
            <w:widowControl w:val="0"/>
          </w:pPr>
          <w:r>
            <w:t>Table of Contents</w:t>
          </w:r>
        </w:p>
        <w:p w14:paraId="7EA31ED4" w14:textId="632CA086" w:rsidR="006C1517" w:rsidRDefault="00566490">
          <w:pPr>
            <w:pStyle w:val="TOC1"/>
            <w:tabs>
              <w:tab w:val="right" w:leader="dot" w:pos="8630"/>
            </w:tabs>
            <w:rPr>
              <w:rFonts w:asciiTheme="minorHAnsi" w:hAnsiTheme="minorHAnsi"/>
              <w:b w:val="0"/>
              <w:noProof/>
              <w:color w:val="auto"/>
              <w:lang w:eastAsia="ja-JP"/>
            </w:rPr>
          </w:pPr>
          <w:r>
            <w:rPr>
              <w:b w:val="0"/>
            </w:rPr>
            <w:fldChar w:fldCharType="begin"/>
          </w:r>
          <w:r>
            <w:instrText xml:space="preserve"> TOC \o "1-3" \h \z \u </w:instrText>
          </w:r>
          <w:r>
            <w:rPr>
              <w:b w:val="0"/>
            </w:rPr>
            <w:fldChar w:fldCharType="separate"/>
          </w:r>
          <w:r w:rsidR="006C1517">
            <w:rPr>
              <w:noProof/>
            </w:rPr>
            <w:t xml:space="preserve">About </w:t>
          </w:r>
          <w:r w:rsidR="00015327" w:rsidRPr="00015327">
            <w:rPr>
              <w:i/>
              <w:noProof/>
            </w:rPr>
            <w:t>HeFPipe</w:t>
          </w:r>
          <w:r w:rsidR="006C1517">
            <w:rPr>
              <w:noProof/>
            </w:rPr>
            <w:tab/>
          </w:r>
          <w:r w:rsidR="006C1517">
            <w:rPr>
              <w:noProof/>
            </w:rPr>
            <w:fldChar w:fldCharType="begin"/>
          </w:r>
          <w:r w:rsidR="006C1517">
            <w:rPr>
              <w:noProof/>
            </w:rPr>
            <w:instrText xml:space="preserve"> PAGEREF _Toc221963753 \h </w:instrText>
          </w:r>
          <w:r w:rsidR="006C1517">
            <w:rPr>
              <w:noProof/>
            </w:rPr>
          </w:r>
          <w:r w:rsidR="006C1517">
            <w:rPr>
              <w:noProof/>
            </w:rPr>
            <w:fldChar w:fldCharType="separate"/>
          </w:r>
          <w:r w:rsidR="00E5765F">
            <w:rPr>
              <w:noProof/>
            </w:rPr>
            <w:t>3</w:t>
          </w:r>
          <w:r w:rsidR="006C1517">
            <w:rPr>
              <w:noProof/>
            </w:rPr>
            <w:fldChar w:fldCharType="end"/>
          </w:r>
        </w:p>
        <w:p w14:paraId="52E2B7CE" w14:textId="0D82E8BA" w:rsidR="006C1517" w:rsidRDefault="006C1517">
          <w:pPr>
            <w:pStyle w:val="TOC1"/>
            <w:tabs>
              <w:tab w:val="right" w:leader="dot" w:pos="8630"/>
            </w:tabs>
            <w:rPr>
              <w:rFonts w:asciiTheme="minorHAnsi" w:hAnsiTheme="minorHAnsi"/>
              <w:b w:val="0"/>
              <w:noProof/>
              <w:color w:val="auto"/>
              <w:lang w:eastAsia="ja-JP"/>
            </w:rPr>
          </w:pPr>
          <w:r>
            <w:rPr>
              <w:noProof/>
            </w:rPr>
            <w:t xml:space="preserve">Citing </w:t>
          </w:r>
          <w:r w:rsidR="00015327" w:rsidRPr="00015327">
            <w:rPr>
              <w:i/>
              <w:noProof/>
            </w:rPr>
            <w:t>HeFPipe</w:t>
          </w:r>
          <w:r>
            <w:rPr>
              <w:noProof/>
            </w:rPr>
            <w:tab/>
          </w:r>
          <w:r>
            <w:rPr>
              <w:noProof/>
            </w:rPr>
            <w:fldChar w:fldCharType="begin"/>
          </w:r>
          <w:r>
            <w:rPr>
              <w:noProof/>
            </w:rPr>
            <w:instrText xml:space="preserve"> PAGEREF _Toc221963754 \h </w:instrText>
          </w:r>
          <w:r>
            <w:rPr>
              <w:noProof/>
            </w:rPr>
          </w:r>
          <w:r>
            <w:rPr>
              <w:noProof/>
            </w:rPr>
            <w:fldChar w:fldCharType="separate"/>
          </w:r>
          <w:r w:rsidR="00E5765F">
            <w:rPr>
              <w:noProof/>
            </w:rPr>
            <w:t>3</w:t>
          </w:r>
          <w:r>
            <w:rPr>
              <w:noProof/>
            </w:rPr>
            <w:fldChar w:fldCharType="end"/>
          </w:r>
        </w:p>
        <w:p w14:paraId="5EB23F5D" w14:textId="77777777" w:rsidR="006C1517" w:rsidRDefault="006C1517">
          <w:pPr>
            <w:pStyle w:val="TOC1"/>
            <w:tabs>
              <w:tab w:val="right" w:leader="dot" w:pos="8630"/>
            </w:tabs>
            <w:rPr>
              <w:rFonts w:asciiTheme="minorHAnsi" w:hAnsiTheme="minorHAnsi"/>
              <w:b w:val="0"/>
              <w:noProof/>
              <w:color w:val="auto"/>
              <w:lang w:eastAsia="ja-JP"/>
            </w:rPr>
          </w:pPr>
          <w:r>
            <w:rPr>
              <w:noProof/>
            </w:rPr>
            <w:t>Installation</w:t>
          </w:r>
          <w:r>
            <w:rPr>
              <w:noProof/>
            </w:rPr>
            <w:tab/>
          </w:r>
          <w:r>
            <w:rPr>
              <w:noProof/>
            </w:rPr>
            <w:fldChar w:fldCharType="begin"/>
          </w:r>
          <w:r>
            <w:rPr>
              <w:noProof/>
            </w:rPr>
            <w:instrText xml:space="preserve"> PAGEREF _Toc221963755 \h </w:instrText>
          </w:r>
          <w:r>
            <w:rPr>
              <w:noProof/>
            </w:rPr>
          </w:r>
          <w:r>
            <w:rPr>
              <w:noProof/>
            </w:rPr>
            <w:fldChar w:fldCharType="separate"/>
          </w:r>
          <w:r w:rsidR="00E5765F">
            <w:rPr>
              <w:noProof/>
            </w:rPr>
            <w:t>4</w:t>
          </w:r>
          <w:r>
            <w:rPr>
              <w:noProof/>
            </w:rPr>
            <w:fldChar w:fldCharType="end"/>
          </w:r>
        </w:p>
        <w:p w14:paraId="7735B157" w14:textId="77777777" w:rsidR="006C1517" w:rsidRDefault="006C1517">
          <w:pPr>
            <w:pStyle w:val="TOC2"/>
            <w:tabs>
              <w:tab w:val="right" w:leader="dot" w:pos="8630"/>
            </w:tabs>
            <w:rPr>
              <w:noProof/>
              <w:sz w:val="24"/>
              <w:szCs w:val="24"/>
              <w:lang w:eastAsia="ja-JP"/>
            </w:rPr>
          </w:pPr>
          <w:r>
            <w:rPr>
              <w:noProof/>
            </w:rPr>
            <w:t>System Requirements</w:t>
          </w:r>
          <w:r>
            <w:rPr>
              <w:noProof/>
            </w:rPr>
            <w:tab/>
          </w:r>
          <w:r>
            <w:rPr>
              <w:noProof/>
            </w:rPr>
            <w:fldChar w:fldCharType="begin"/>
          </w:r>
          <w:r>
            <w:rPr>
              <w:noProof/>
            </w:rPr>
            <w:instrText xml:space="preserve"> PAGEREF _Toc221963756 \h </w:instrText>
          </w:r>
          <w:r>
            <w:rPr>
              <w:noProof/>
            </w:rPr>
          </w:r>
          <w:r>
            <w:rPr>
              <w:noProof/>
            </w:rPr>
            <w:fldChar w:fldCharType="separate"/>
          </w:r>
          <w:r w:rsidR="00E5765F">
            <w:rPr>
              <w:noProof/>
            </w:rPr>
            <w:t>4</w:t>
          </w:r>
          <w:r>
            <w:rPr>
              <w:noProof/>
            </w:rPr>
            <w:fldChar w:fldCharType="end"/>
          </w:r>
        </w:p>
        <w:p w14:paraId="61E15FA6" w14:textId="77777777" w:rsidR="006C1517" w:rsidRDefault="006C1517">
          <w:pPr>
            <w:pStyle w:val="TOC2"/>
            <w:tabs>
              <w:tab w:val="right" w:leader="dot" w:pos="8630"/>
            </w:tabs>
            <w:rPr>
              <w:noProof/>
              <w:sz w:val="24"/>
              <w:szCs w:val="24"/>
              <w:lang w:eastAsia="ja-JP"/>
            </w:rPr>
          </w:pPr>
          <w:r>
            <w:rPr>
              <w:noProof/>
            </w:rPr>
            <w:t>Dependencies</w:t>
          </w:r>
          <w:r>
            <w:rPr>
              <w:noProof/>
            </w:rPr>
            <w:tab/>
          </w:r>
          <w:r>
            <w:rPr>
              <w:noProof/>
            </w:rPr>
            <w:fldChar w:fldCharType="begin"/>
          </w:r>
          <w:r>
            <w:rPr>
              <w:noProof/>
            </w:rPr>
            <w:instrText xml:space="preserve"> PAGEREF _Toc221963757 \h </w:instrText>
          </w:r>
          <w:r>
            <w:rPr>
              <w:noProof/>
            </w:rPr>
          </w:r>
          <w:r>
            <w:rPr>
              <w:noProof/>
            </w:rPr>
            <w:fldChar w:fldCharType="separate"/>
          </w:r>
          <w:r w:rsidR="00E5765F">
            <w:rPr>
              <w:noProof/>
            </w:rPr>
            <w:t>4</w:t>
          </w:r>
          <w:r>
            <w:rPr>
              <w:noProof/>
            </w:rPr>
            <w:fldChar w:fldCharType="end"/>
          </w:r>
        </w:p>
        <w:p w14:paraId="1E1F45B0" w14:textId="59ED132A" w:rsidR="006C1517" w:rsidRDefault="006C1517">
          <w:pPr>
            <w:pStyle w:val="TOC2"/>
            <w:tabs>
              <w:tab w:val="right" w:leader="dot" w:pos="8630"/>
            </w:tabs>
            <w:rPr>
              <w:noProof/>
              <w:sz w:val="24"/>
              <w:szCs w:val="24"/>
              <w:lang w:eastAsia="ja-JP"/>
            </w:rPr>
          </w:pPr>
          <w:r>
            <w:rPr>
              <w:noProof/>
            </w:rPr>
            <w:t xml:space="preserve">Installing </w:t>
          </w:r>
          <w:r w:rsidR="00015327" w:rsidRPr="00015327">
            <w:rPr>
              <w:i/>
              <w:noProof/>
            </w:rPr>
            <w:t>HeFPipe</w:t>
          </w:r>
          <w:r>
            <w:rPr>
              <w:noProof/>
            </w:rPr>
            <w:tab/>
          </w:r>
          <w:r>
            <w:rPr>
              <w:noProof/>
            </w:rPr>
            <w:fldChar w:fldCharType="begin"/>
          </w:r>
          <w:r>
            <w:rPr>
              <w:noProof/>
            </w:rPr>
            <w:instrText xml:space="preserve"> PAGEREF _Toc221963758 \h </w:instrText>
          </w:r>
          <w:r>
            <w:rPr>
              <w:noProof/>
            </w:rPr>
          </w:r>
          <w:r>
            <w:rPr>
              <w:noProof/>
            </w:rPr>
            <w:fldChar w:fldCharType="separate"/>
          </w:r>
          <w:r w:rsidR="00E5765F">
            <w:rPr>
              <w:noProof/>
            </w:rPr>
            <w:t>4</w:t>
          </w:r>
          <w:r>
            <w:rPr>
              <w:noProof/>
            </w:rPr>
            <w:fldChar w:fldCharType="end"/>
          </w:r>
        </w:p>
        <w:p w14:paraId="30C1375F" w14:textId="77777777" w:rsidR="006C1517" w:rsidRDefault="006C1517">
          <w:pPr>
            <w:pStyle w:val="TOC1"/>
            <w:tabs>
              <w:tab w:val="right" w:leader="dot" w:pos="8630"/>
            </w:tabs>
            <w:rPr>
              <w:rFonts w:asciiTheme="minorHAnsi" w:hAnsiTheme="minorHAnsi"/>
              <w:b w:val="0"/>
              <w:noProof/>
              <w:color w:val="auto"/>
              <w:lang w:eastAsia="ja-JP"/>
            </w:rPr>
          </w:pPr>
          <w:r>
            <w:rPr>
              <w:noProof/>
            </w:rPr>
            <w:t>The Input Files</w:t>
          </w:r>
          <w:r>
            <w:rPr>
              <w:noProof/>
            </w:rPr>
            <w:tab/>
          </w:r>
          <w:r>
            <w:rPr>
              <w:noProof/>
            </w:rPr>
            <w:fldChar w:fldCharType="begin"/>
          </w:r>
          <w:r>
            <w:rPr>
              <w:noProof/>
            </w:rPr>
            <w:instrText xml:space="preserve"> PAGEREF _Toc221963759 \h </w:instrText>
          </w:r>
          <w:r>
            <w:rPr>
              <w:noProof/>
            </w:rPr>
          </w:r>
          <w:r>
            <w:rPr>
              <w:noProof/>
            </w:rPr>
            <w:fldChar w:fldCharType="separate"/>
          </w:r>
          <w:r w:rsidR="00E5765F">
            <w:rPr>
              <w:noProof/>
            </w:rPr>
            <w:t>4</w:t>
          </w:r>
          <w:r>
            <w:rPr>
              <w:noProof/>
            </w:rPr>
            <w:fldChar w:fldCharType="end"/>
          </w:r>
        </w:p>
        <w:p w14:paraId="7F760775" w14:textId="77777777" w:rsidR="006C1517" w:rsidRDefault="006C1517">
          <w:pPr>
            <w:pStyle w:val="TOC2"/>
            <w:tabs>
              <w:tab w:val="right" w:leader="dot" w:pos="8630"/>
            </w:tabs>
            <w:rPr>
              <w:noProof/>
              <w:sz w:val="24"/>
              <w:szCs w:val="24"/>
              <w:lang w:eastAsia="ja-JP"/>
            </w:rPr>
          </w:pPr>
          <w:r>
            <w:rPr>
              <w:noProof/>
            </w:rPr>
            <w:t>Addresses File</w:t>
          </w:r>
          <w:r>
            <w:rPr>
              <w:noProof/>
            </w:rPr>
            <w:tab/>
          </w:r>
          <w:r>
            <w:rPr>
              <w:noProof/>
            </w:rPr>
            <w:fldChar w:fldCharType="begin"/>
          </w:r>
          <w:r>
            <w:rPr>
              <w:noProof/>
            </w:rPr>
            <w:instrText xml:space="preserve"> PAGEREF _Toc221963760 \h </w:instrText>
          </w:r>
          <w:r>
            <w:rPr>
              <w:noProof/>
            </w:rPr>
          </w:r>
          <w:r>
            <w:rPr>
              <w:noProof/>
            </w:rPr>
            <w:fldChar w:fldCharType="separate"/>
          </w:r>
          <w:r w:rsidR="00E5765F">
            <w:rPr>
              <w:noProof/>
            </w:rPr>
            <w:t>5</w:t>
          </w:r>
          <w:r>
            <w:rPr>
              <w:noProof/>
            </w:rPr>
            <w:fldChar w:fldCharType="end"/>
          </w:r>
        </w:p>
        <w:p w14:paraId="6E090C70" w14:textId="77777777" w:rsidR="006C1517" w:rsidRDefault="006C1517">
          <w:pPr>
            <w:pStyle w:val="TOC2"/>
            <w:tabs>
              <w:tab w:val="right" w:leader="dot" w:pos="8630"/>
            </w:tabs>
            <w:rPr>
              <w:noProof/>
              <w:sz w:val="24"/>
              <w:szCs w:val="24"/>
              <w:lang w:eastAsia="ja-JP"/>
            </w:rPr>
          </w:pPr>
          <w:r>
            <w:rPr>
              <w:noProof/>
            </w:rPr>
            <w:t>Allele Reports Directory</w:t>
          </w:r>
          <w:r>
            <w:rPr>
              <w:noProof/>
            </w:rPr>
            <w:tab/>
          </w:r>
          <w:r>
            <w:rPr>
              <w:noProof/>
            </w:rPr>
            <w:fldChar w:fldCharType="begin"/>
          </w:r>
          <w:r>
            <w:rPr>
              <w:noProof/>
            </w:rPr>
            <w:instrText xml:space="preserve"> PAGEREF _Toc221963761 \h </w:instrText>
          </w:r>
          <w:r>
            <w:rPr>
              <w:noProof/>
            </w:rPr>
          </w:r>
          <w:r>
            <w:rPr>
              <w:noProof/>
            </w:rPr>
            <w:fldChar w:fldCharType="separate"/>
          </w:r>
          <w:r w:rsidR="00E5765F">
            <w:rPr>
              <w:noProof/>
            </w:rPr>
            <w:t>5</w:t>
          </w:r>
          <w:r>
            <w:rPr>
              <w:noProof/>
            </w:rPr>
            <w:fldChar w:fldCharType="end"/>
          </w:r>
        </w:p>
        <w:p w14:paraId="6C2F051E" w14:textId="77777777" w:rsidR="006C1517" w:rsidRDefault="006C1517">
          <w:pPr>
            <w:pStyle w:val="TOC2"/>
            <w:tabs>
              <w:tab w:val="right" w:leader="dot" w:pos="8630"/>
            </w:tabs>
            <w:rPr>
              <w:noProof/>
              <w:sz w:val="24"/>
              <w:szCs w:val="24"/>
              <w:lang w:eastAsia="ja-JP"/>
            </w:rPr>
          </w:pPr>
          <w:r>
            <w:rPr>
              <w:noProof/>
            </w:rPr>
            <w:t>Loci to Include File</w:t>
          </w:r>
          <w:r>
            <w:rPr>
              <w:noProof/>
            </w:rPr>
            <w:tab/>
          </w:r>
          <w:r>
            <w:rPr>
              <w:noProof/>
            </w:rPr>
            <w:fldChar w:fldCharType="begin"/>
          </w:r>
          <w:r>
            <w:rPr>
              <w:noProof/>
            </w:rPr>
            <w:instrText xml:space="preserve"> PAGEREF _Toc221963762 \h </w:instrText>
          </w:r>
          <w:r>
            <w:rPr>
              <w:noProof/>
            </w:rPr>
          </w:r>
          <w:r>
            <w:rPr>
              <w:noProof/>
            </w:rPr>
            <w:fldChar w:fldCharType="separate"/>
          </w:r>
          <w:r w:rsidR="00E5765F">
            <w:rPr>
              <w:noProof/>
            </w:rPr>
            <w:t>5</w:t>
          </w:r>
          <w:r>
            <w:rPr>
              <w:noProof/>
            </w:rPr>
            <w:fldChar w:fldCharType="end"/>
          </w:r>
        </w:p>
        <w:p w14:paraId="62E44768" w14:textId="77777777" w:rsidR="006C1517" w:rsidRDefault="006C1517">
          <w:pPr>
            <w:pStyle w:val="TOC2"/>
            <w:tabs>
              <w:tab w:val="right" w:leader="dot" w:pos="8630"/>
            </w:tabs>
            <w:rPr>
              <w:noProof/>
              <w:sz w:val="24"/>
              <w:szCs w:val="24"/>
              <w:lang w:eastAsia="ja-JP"/>
            </w:rPr>
          </w:pPr>
          <w:r>
            <w:rPr>
              <w:noProof/>
            </w:rPr>
            <w:t>Loci to Exclude File</w:t>
          </w:r>
          <w:r>
            <w:rPr>
              <w:noProof/>
            </w:rPr>
            <w:tab/>
          </w:r>
          <w:r>
            <w:rPr>
              <w:noProof/>
            </w:rPr>
            <w:fldChar w:fldCharType="begin"/>
          </w:r>
          <w:r>
            <w:rPr>
              <w:noProof/>
            </w:rPr>
            <w:instrText xml:space="preserve"> PAGEREF _Toc221963763 \h </w:instrText>
          </w:r>
          <w:r>
            <w:rPr>
              <w:noProof/>
            </w:rPr>
          </w:r>
          <w:r>
            <w:rPr>
              <w:noProof/>
            </w:rPr>
            <w:fldChar w:fldCharType="separate"/>
          </w:r>
          <w:r w:rsidR="00E5765F">
            <w:rPr>
              <w:noProof/>
            </w:rPr>
            <w:t>5</w:t>
          </w:r>
          <w:r>
            <w:rPr>
              <w:noProof/>
            </w:rPr>
            <w:fldChar w:fldCharType="end"/>
          </w:r>
        </w:p>
        <w:p w14:paraId="6A945631" w14:textId="77777777" w:rsidR="006C1517" w:rsidRDefault="006C1517">
          <w:pPr>
            <w:pStyle w:val="TOC2"/>
            <w:tabs>
              <w:tab w:val="right" w:leader="dot" w:pos="8630"/>
            </w:tabs>
            <w:rPr>
              <w:noProof/>
              <w:sz w:val="24"/>
              <w:szCs w:val="24"/>
              <w:lang w:eastAsia="ja-JP"/>
            </w:rPr>
          </w:pPr>
          <w:r>
            <w:rPr>
              <w:noProof/>
            </w:rPr>
            <w:t>Pipeline Directory</w:t>
          </w:r>
          <w:r>
            <w:rPr>
              <w:noProof/>
            </w:rPr>
            <w:tab/>
          </w:r>
          <w:r>
            <w:rPr>
              <w:noProof/>
            </w:rPr>
            <w:fldChar w:fldCharType="begin"/>
          </w:r>
          <w:r>
            <w:rPr>
              <w:noProof/>
            </w:rPr>
            <w:instrText xml:space="preserve"> PAGEREF _Toc221963764 \h </w:instrText>
          </w:r>
          <w:r>
            <w:rPr>
              <w:noProof/>
            </w:rPr>
          </w:r>
          <w:r>
            <w:rPr>
              <w:noProof/>
            </w:rPr>
            <w:fldChar w:fldCharType="separate"/>
          </w:r>
          <w:r w:rsidR="00E5765F">
            <w:rPr>
              <w:noProof/>
            </w:rPr>
            <w:t>6</w:t>
          </w:r>
          <w:r>
            <w:rPr>
              <w:noProof/>
            </w:rPr>
            <w:fldChar w:fldCharType="end"/>
          </w:r>
        </w:p>
        <w:p w14:paraId="57BB87D7" w14:textId="77777777" w:rsidR="006C1517" w:rsidRDefault="006C1517">
          <w:pPr>
            <w:pStyle w:val="TOC2"/>
            <w:tabs>
              <w:tab w:val="right" w:leader="dot" w:pos="8630"/>
            </w:tabs>
            <w:rPr>
              <w:noProof/>
              <w:sz w:val="24"/>
              <w:szCs w:val="24"/>
              <w:lang w:eastAsia="ja-JP"/>
            </w:rPr>
          </w:pPr>
          <w:r>
            <w:rPr>
              <w:noProof/>
            </w:rPr>
            <w:t>Samples to Exclude File</w:t>
          </w:r>
          <w:r>
            <w:rPr>
              <w:noProof/>
            </w:rPr>
            <w:tab/>
          </w:r>
          <w:r>
            <w:rPr>
              <w:noProof/>
            </w:rPr>
            <w:fldChar w:fldCharType="begin"/>
          </w:r>
          <w:r>
            <w:rPr>
              <w:noProof/>
            </w:rPr>
            <w:instrText xml:space="preserve"> PAGEREF _Toc221963765 \h </w:instrText>
          </w:r>
          <w:r>
            <w:rPr>
              <w:noProof/>
            </w:rPr>
          </w:r>
          <w:r>
            <w:rPr>
              <w:noProof/>
            </w:rPr>
            <w:fldChar w:fldCharType="separate"/>
          </w:r>
          <w:r w:rsidR="00E5765F">
            <w:rPr>
              <w:noProof/>
            </w:rPr>
            <w:t>6</w:t>
          </w:r>
          <w:r>
            <w:rPr>
              <w:noProof/>
            </w:rPr>
            <w:fldChar w:fldCharType="end"/>
          </w:r>
        </w:p>
        <w:p w14:paraId="50572E7A" w14:textId="77777777" w:rsidR="006C1517" w:rsidRDefault="006C1517">
          <w:pPr>
            <w:pStyle w:val="TOC2"/>
            <w:tabs>
              <w:tab w:val="right" w:leader="dot" w:pos="8630"/>
            </w:tabs>
            <w:rPr>
              <w:noProof/>
              <w:sz w:val="24"/>
              <w:szCs w:val="24"/>
              <w:lang w:eastAsia="ja-JP"/>
            </w:rPr>
          </w:pPr>
          <w:r>
            <w:rPr>
              <w:noProof/>
            </w:rPr>
            <w:t>Trait File</w:t>
          </w:r>
          <w:r>
            <w:rPr>
              <w:noProof/>
            </w:rPr>
            <w:tab/>
          </w:r>
          <w:r>
            <w:rPr>
              <w:noProof/>
            </w:rPr>
            <w:fldChar w:fldCharType="begin"/>
          </w:r>
          <w:r>
            <w:rPr>
              <w:noProof/>
            </w:rPr>
            <w:instrText xml:space="preserve"> PAGEREF _Toc221963766 \h </w:instrText>
          </w:r>
          <w:r>
            <w:rPr>
              <w:noProof/>
            </w:rPr>
          </w:r>
          <w:r>
            <w:rPr>
              <w:noProof/>
            </w:rPr>
            <w:fldChar w:fldCharType="separate"/>
          </w:r>
          <w:r w:rsidR="00E5765F">
            <w:rPr>
              <w:noProof/>
            </w:rPr>
            <w:t>6</w:t>
          </w:r>
          <w:r>
            <w:rPr>
              <w:noProof/>
            </w:rPr>
            <w:fldChar w:fldCharType="end"/>
          </w:r>
        </w:p>
        <w:p w14:paraId="3B9EE353" w14:textId="77777777" w:rsidR="006C1517" w:rsidRDefault="006C1517">
          <w:pPr>
            <w:pStyle w:val="TOC2"/>
            <w:tabs>
              <w:tab w:val="right" w:leader="dot" w:pos="8630"/>
            </w:tabs>
            <w:rPr>
              <w:noProof/>
              <w:sz w:val="24"/>
              <w:szCs w:val="24"/>
              <w:lang w:eastAsia="ja-JP"/>
            </w:rPr>
          </w:pPr>
          <w:r>
            <w:rPr>
              <w:noProof/>
            </w:rPr>
            <w:t>Some Important Notes About the Input</w:t>
          </w:r>
          <w:r>
            <w:rPr>
              <w:noProof/>
            </w:rPr>
            <w:tab/>
          </w:r>
          <w:r>
            <w:rPr>
              <w:noProof/>
            </w:rPr>
            <w:fldChar w:fldCharType="begin"/>
          </w:r>
          <w:r>
            <w:rPr>
              <w:noProof/>
            </w:rPr>
            <w:instrText xml:space="preserve"> PAGEREF _Toc221963767 \h </w:instrText>
          </w:r>
          <w:r>
            <w:rPr>
              <w:noProof/>
            </w:rPr>
          </w:r>
          <w:r>
            <w:rPr>
              <w:noProof/>
            </w:rPr>
            <w:fldChar w:fldCharType="separate"/>
          </w:r>
          <w:r w:rsidR="00E5765F">
            <w:rPr>
              <w:noProof/>
            </w:rPr>
            <w:t>7</w:t>
          </w:r>
          <w:r>
            <w:rPr>
              <w:noProof/>
            </w:rPr>
            <w:fldChar w:fldCharType="end"/>
          </w:r>
        </w:p>
        <w:p w14:paraId="5983BB4C" w14:textId="77777777" w:rsidR="006C1517" w:rsidRDefault="006C1517">
          <w:pPr>
            <w:pStyle w:val="TOC3"/>
            <w:tabs>
              <w:tab w:val="right" w:leader="dot" w:pos="8630"/>
            </w:tabs>
            <w:rPr>
              <w:i w:val="0"/>
              <w:noProof/>
              <w:sz w:val="24"/>
              <w:szCs w:val="24"/>
              <w:lang w:eastAsia="ja-JP"/>
            </w:rPr>
          </w:pPr>
          <w:r>
            <w:rPr>
              <w:noProof/>
            </w:rPr>
            <w:t>Allele Reports</w:t>
          </w:r>
          <w:r>
            <w:rPr>
              <w:noProof/>
            </w:rPr>
            <w:tab/>
          </w:r>
          <w:r>
            <w:rPr>
              <w:noProof/>
            </w:rPr>
            <w:fldChar w:fldCharType="begin"/>
          </w:r>
          <w:r>
            <w:rPr>
              <w:noProof/>
            </w:rPr>
            <w:instrText xml:space="preserve"> PAGEREF _Toc221963768 \h </w:instrText>
          </w:r>
          <w:r>
            <w:rPr>
              <w:noProof/>
            </w:rPr>
          </w:r>
          <w:r>
            <w:rPr>
              <w:noProof/>
            </w:rPr>
            <w:fldChar w:fldCharType="separate"/>
          </w:r>
          <w:r w:rsidR="00E5765F">
            <w:rPr>
              <w:noProof/>
            </w:rPr>
            <w:t>7</w:t>
          </w:r>
          <w:r>
            <w:rPr>
              <w:noProof/>
            </w:rPr>
            <w:fldChar w:fldCharType="end"/>
          </w:r>
        </w:p>
        <w:p w14:paraId="2DB52BC7" w14:textId="77777777" w:rsidR="006C1517" w:rsidRDefault="006C1517">
          <w:pPr>
            <w:pStyle w:val="TOC3"/>
            <w:tabs>
              <w:tab w:val="right" w:leader="dot" w:pos="8630"/>
            </w:tabs>
            <w:rPr>
              <w:i w:val="0"/>
              <w:noProof/>
              <w:sz w:val="24"/>
              <w:szCs w:val="24"/>
              <w:lang w:eastAsia="ja-JP"/>
            </w:rPr>
          </w:pPr>
          <w:r>
            <w:rPr>
              <w:noProof/>
            </w:rPr>
            <w:t>Sample, Locus, and Trait Names</w:t>
          </w:r>
          <w:r>
            <w:rPr>
              <w:noProof/>
            </w:rPr>
            <w:tab/>
          </w:r>
          <w:r>
            <w:rPr>
              <w:noProof/>
            </w:rPr>
            <w:fldChar w:fldCharType="begin"/>
          </w:r>
          <w:r>
            <w:rPr>
              <w:noProof/>
            </w:rPr>
            <w:instrText xml:space="preserve"> PAGEREF _Toc221963769 \h </w:instrText>
          </w:r>
          <w:r>
            <w:rPr>
              <w:noProof/>
            </w:rPr>
          </w:r>
          <w:r>
            <w:rPr>
              <w:noProof/>
            </w:rPr>
            <w:fldChar w:fldCharType="separate"/>
          </w:r>
          <w:r w:rsidR="00E5765F">
            <w:rPr>
              <w:noProof/>
            </w:rPr>
            <w:t>7</w:t>
          </w:r>
          <w:r>
            <w:rPr>
              <w:noProof/>
            </w:rPr>
            <w:fldChar w:fldCharType="end"/>
          </w:r>
        </w:p>
        <w:p w14:paraId="1A5D2A9E" w14:textId="77777777" w:rsidR="006C1517" w:rsidRDefault="006C1517">
          <w:pPr>
            <w:pStyle w:val="TOC3"/>
            <w:tabs>
              <w:tab w:val="right" w:leader="dot" w:pos="8630"/>
            </w:tabs>
            <w:rPr>
              <w:i w:val="0"/>
              <w:noProof/>
              <w:sz w:val="24"/>
              <w:szCs w:val="24"/>
              <w:lang w:eastAsia="ja-JP"/>
            </w:rPr>
          </w:pPr>
          <w:r>
            <w:rPr>
              <w:noProof/>
            </w:rPr>
            <w:t>General Considerations</w:t>
          </w:r>
          <w:r>
            <w:rPr>
              <w:noProof/>
            </w:rPr>
            <w:tab/>
          </w:r>
          <w:r>
            <w:rPr>
              <w:noProof/>
            </w:rPr>
            <w:fldChar w:fldCharType="begin"/>
          </w:r>
          <w:r>
            <w:rPr>
              <w:noProof/>
            </w:rPr>
            <w:instrText xml:space="preserve"> PAGEREF _Toc221963770 \h </w:instrText>
          </w:r>
          <w:r>
            <w:rPr>
              <w:noProof/>
            </w:rPr>
          </w:r>
          <w:r>
            <w:rPr>
              <w:noProof/>
            </w:rPr>
            <w:fldChar w:fldCharType="separate"/>
          </w:r>
          <w:r w:rsidR="00E5765F">
            <w:rPr>
              <w:noProof/>
            </w:rPr>
            <w:t>8</w:t>
          </w:r>
          <w:r>
            <w:rPr>
              <w:noProof/>
            </w:rPr>
            <w:fldChar w:fldCharType="end"/>
          </w:r>
        </w:p>
        <w:p w14:paraId="0338A128" w14:textId="1A994B22" w:rsidR="006C1517" w:rsidRDefault="006C1517">
          <w:pPr>
            <w:pStyle w:val="TOC1"/>
            <w:tabs>
              <w:tab w:val="right" w:leader="dot" w:pos="8630"/>
            </w:tabs>
            <w:rPr>
              <w:rFonts w:asciiTheme="minorHAnsi" w:hAnsiTheme="minorHAnsi"/>
              <w:b w:val="0"/>
              <w:noProof/>
              <w:color w:val="auto"/>
              <w:lang w:eastAsia="ja-JP"/>
            </w:rPr>
          </w:pPr>
          <w:r>
            <w:rPr>
              <w:noProof/>
            </w:rPr>
            <w:t xml:space="preserve">Using </w:t>
          </w:r>
          <w:r w:rsidR="00015327" w:rsidRPr="00015327">
            <w:rPr>
              <w:i/>
              <w:noProof/>
            </w:rPr>
            <w:t>HeFPipe</w:t>
          </w:r>
          <w:r>
            <w:rPr>
              <w:noProof/>
            </w:rPr>
            <w:tab/>
          </w:r>
          <w:r>
            <w:rPr>
              <w:noProof/>
            </w:rPr>
            <w:fldChar w:fldCharType="begin"/>
          </w:r>
          <w:r>
            <w:rPr>
              <w:noProof/>
            </w:rPr>
            <w:instrText xml:space="preserve"> PAGEREF _Toc221963771 \h </w:instrText>
          </w:r>
          <w:r>
            <w:rPr>
              <w:noProof/>
            </w:rPr>
          </w:r>
          <w:r>
            <w:rPr>
              <w:noProof/>
            </w:rPr>
            <w:fldChar w:fldCharType="separate"/>
          </w:r>
          <w:r w:rsidR="00E5765F">
            <w:rPr>
              <w:noProof/>
            </w:rPr>
            <w:t>8</w:t>
          </w:r>
          <w:r>
            <w:rPr>
              <w:noProof/>
            </w:rPr>
            <w:fldChar w:fldCharType="end"/>
          </w:r>
        </w:p>
        <w:p w14:paraId="2E8B2006" w14:textId="77777777" w:rsidR="006C1517" w:rsidRDefault="006C1517">
          <w:pPr>
            <w:pStyle w:val="TOC2"/>
            <w:tabs>
              <w:tab w:val="right" w:leader="dot" w:pos="8630"/>
            </w:tabs>
            <w:rPr>
              <w:noProof/>
              <w:sz w:val="24"/>
              <w:szCs w:val="24"/>
              <w:lang w:eastAsia="ja-JP"/>
            </w:rPr>
          </w:pPr>
          <w:r>
            <w:rPr>
              <w:noProof/>
            </w:rPr>
            <w:t>Running the Example Data</w:t>
          </w:r>
          <w:r>
            <w:rPr>
              <w:noProof/>
            </w:rPr>
            <w:tab/>
          </w:r>
          <w:r>
            <w:rPr>
              <w:noProof/>
            </w:rPr>
            <w:fldChar w:fldCharType="begin"/>
          </w:r>
          <w:r>
            <w:rPr>
              <w:noProof/>
            </w:rPr>
            <w:instrText xml:space="preserve"> PAGEREF _Toc221963772 \h </w:instrText>
          </w:r>
          <w:r>
            <w:rPr>
              <w:noProof/>
            </w:rPr>
          </w:r>
          <w:r>
            <w:rPr>
              <w:noProof/>
            </w:rPr>
            <w:fldChar w:fldCharType="separate"/>
          </w:r>
          <w:r w:rsidR="00E5765F">
            <w:rPr>
              <w:noProof/>
            </w:rPr>
            <w:t>8</w:t>
          </w:r>
          <w:r>
            <w:rPr>
              <w:noProof/>
            </w:rPr>
            <w:fldChar w:fldCharType="end"/>
          </w:r>
        </w:p>
        <w:p w14:paraId="2A584B44" w14:textId="77777777" w:rsidR="006C1517" w:rsidRDefault="006C1517">
          <w:pPr>
            <w:pStyle w:val="TOC2"/>
            <w:tabs>
              <w:tab w:val="right" w:leader="dot" w:pos="8630"/>
            </w:tabs>
            <w:rPr>
              <w:noProof/>
              <w:sz w:val="24"/>
              <w:szCs w:val="24"/>
              <w:lang w:eastAsia="ja-JP"/>
            </w:rPr>
          </w:pPr>
          <w:r>
            <w:rPr>
              <w:noProof/>
            </w:rPr>
            <w:t>Preparing User-Provided Data</w:t>
          </w:r>
          <w:r>
            <w:rPr>
              <w:noProof/>
            </w:rPr>
            <w:tab/>
          </w:r>
          <w:r>
            <w:rPr>
              <w:noProof/>
            </w:rPr>
            <w:fldChar w:fldCharType="begin"/>
          </w:r>
          <w:r>
            <w:rPr>
              <w:noProof/>
            </w:rPr>
            <w:instrText xml:space="preserve"> PAGEREF _Toc221963773 \h </w:instrText>
          </w:r>
          <w:r>
            <w:rPr>
              <w:noProof/>
            </w:rPr>
          </w:r>
          <w:r>
            <w:rPr>
              <w:noProof/>
            </w:rPr>
            <w:fldChar w:fldCharType="separate"/>
          </w:r>
          <w:r w:rsidR="00E5765F">
            <w:rPr>
              <w:noProof/>
            </w:rPr>
            <w:t>9</w:t>
          </w:r>
          <w:r>
            <w:rPr>
              <w:noProof/>
            </w:rPr>
            <w:fldChar w:fldCharType="end"/>
          </w:r>
        </w:p>
        <w:p w14:paraId="184C4C51" w14:textId="754F1E37" w:rsidR="006C1517" w:rsidRDefault="006C1517">
          <w:pPr>
            <w:pStyle w:val="TOC2"/>
            <w:tabs>
              <w:tab w:val="right" w:leader="dot" w:pos="8630"/>
            </w:tabs>
            <w:rPr>
              <w:noProof/>
              <w:sz w:val="24"/>
              <w:szCs w:val="24"/>
              <w:lang w:eastAsia="ja-JP"/>
            </w:rPr>
          </w:pPr>
          <w:r>
            <w:rPr>
              <w:noProof/>
            </w:rPr>
            <w:t xml:space="preserve">Processing the Allele Reports for </w:t>
          </w:r>
          <w:r w:rsidR="00015327" w:rsidRPr="00015327">
            <w:rPr>
              <w:i/>
              <w:noProof/>
            </w:rPr>
            <w:t>GenePop</w:t>
          </w:r>
          <w:r>
            <w:rPr>
              <w:noProof/>
            </w:rPr>
            <w:tab/>
          </w:r>
          <w:r>
            <w:rPr>
              <w:noProof/>
            </w:rPr>
            <w:fldChar w:fldCharType="begin"/>
          </w:r>
          <w:r>
            <w:rPr>
              <w:noProof/>
            </w:rPr>
            <w:instrText xml:space="preserve"> PAGEREF _Toc221963774 \h </w:instrText>
          </w:r>
          <w:r>
            <w:rPr>
              <w:noProof/>
            </w:rPr>
          </w:r>
          <w:r>
            <w:rPr>
              <w:noProof/>
            </w:rPr>
            <w:fldChar w:fldCharType="separate"/>
          </w:r>
          <w:r w:rsidR="00E5765F">
            <w:rPr>
              <w:noProof/>
            </w:rPr>
            <w:t>9</w:t>
          </w:r>
          <w:r>
            <w:rPr>
              <w:noProof/>
            </w:rPr>
            <w:fldChar w:fldCharType="end"/>
          </w:r>
        </w:p>
        <w:p w14:paraId="42188662" w14:textId="18DC348D" w:rsidR="006C1517" w:rsidRDefault="006C1517">
          <w:pPr>
            <w:pStyle w:val="TOC2"/>
            <w:tabs>
              <w:tab w:val="right" w:leader="dot" w:pos="8630"/>
            </w:tabs>
            <w:rPr>
              <w:noProof/>
              <w:sz w:val="24"/>
              <w:szCs w:val="24"/>
              <w:lang w:eastAsia="ja-JP"/>
            </w:rPr>
          </w:pPr>
          <w:r>
            <w:rPr>
              <w:noProof/>
            </w:rPr>
            <w:t xml:space="preserve">Running </w:t>
          </w:r>
          <w:r w:rsidR="00015327" w:rsidRPr="00015327">
            <w:rPr>
              <w:i/>
              <w:noProof/>
            </w:rPr>
            <w:t>GenePop</w:t>
          </w:r>
          <w:r>
            <w:rPr>
              <w:noProof/>
            </w:rPr>
            <w:t xml:space="preserve"> on the Web and Feeding the Output Back into </w:t>
          </w:r>
          <w:r w:rsidR="00015327" w:rsidRPr="00015327">
            <w:rPr>
              <w:i/>
              <w:noProof/>
            </w:rPr>
            <w:t>HeFPipe</w:t>
          </w:r>
          <w:r>
            <w:rPr>
              <w:noProof/>
            </w:rPr>
            <w:tab/>
          </w:r>
          <w:r>
            <w:rPr>
              <w:noProof/>
            </w:rPr>
            <w:fldChar w:fldCharType="begin"/>
          </w:r>
          <w:r>
            <w:rPr>
              <w:noProof/>
            </w:rPr>
            <w:instrText xml:space="preserve"> PAGEREF _Toc221963775 \h </w:instrText>
          </w:r>
          <w:r>
            <w:rPr>
              <w:noProof/>
            </w:rPr>
          </w:r>
          <w:r>
            <w:rPr>
              <w:noProof/>
            </w:rPr>
            <w:fldChar w:fldCharType="separate"/>
          </w:r>
          <w:r w:rsidR="00E5765F">
            <w:rPr>
              <w:noProof/>
            </w:rPr>
            <w:t>10</w:t>
          </w:r>
          <w:r>
            <w:rPr>
              <w:noProof/>
            </w:rPr>
            <w:fldChar w:fldCharType="end"/>
          </w:r>
        </w:p>
        <w:p w14:paraId="41E837F7" w14:textId="7553A5B7" w:rsidR="006C1517" w:rsidRDefault="006C1517">
          <w:pPr>
            <w:pStyle w:val="TOC2"/>
            <w:tabs>
              <w:tab w:val="right" w:leader="dot" w:pos="8630"/>
            </w:tabs>
            <w:rPr>
              <w:noProof/>
              <w:sz w:val="24"/>
              <w:szCs w:val="24"/>
              <w:lang w:eastAsia="ja-JP"/>
            </w:rPr>
          </w:pPr>
          <w:r>
            <w:rPr>
              <w:noProof/>
            </w:rPr>
            <w:t xml:space="preserve">Generation of </w:t>
          </w:r>
          <w:r w:rsidR="00015327" w:rsidRPr="00015327">
            <w:rPr>
              <w:i/>
              <w:noProof/>
            </w:rPr>
            <w:t>RMES</w:t>
          </w:r>
          <w:r>
            <w:rPr>
              <w:noProof/>
            </w:rPr>
            <w:t xml:space="preserve">-, </w:t>
          </w:r>
          <w:r w:rsidR="00015327" w:rsidRPr="00015327">
            <w:rPr>
              <w:i/>
              <w:noProof/>
            </w:rPr>
            <w:t>GEPHAST</w:t>
          </w:r>
          <w:r>
            <w:rPr>
              <w:noProof/>
            </w:rPr>
            <w:t xml:space="preserve">-, and </w:t>
          </w:r>
          <w:r w:rsidR="00015327" w:rsidRPr="00015327">
            <w:rPr>
              <w:i/>
              <w:noProof/>
            </w:rPr>
            <w:t>Rhh</w:t>
          </w:r>
          <w:r>
            <w:rPr>
              <w:noProof/>
            </w:rPr>
            <w:t>-Related Files</w:t>
          </w:r>
          <w:r>
            <w:rPr>
              <w:noProof/>
            </w:rPr>
            <w:tab/>
          </w:r>
          <w:r>
            <w:rPr>
              <w:noProof/>
            </w:rPr>
            <w:fldChar w:fldCharType="begin"/>
          </w:r>
          <w:r>
            <w:rPr>
              <w:noProof/>
            </w:rPr>
            <w:instrText xml:space="preserve"> PAGEREF _Toc221963776 \h </w:instrText>
          </w:r>
          <w:r>
            <w:rPr>
              <w:noProof/>
            </w:rPr>
          </w:r>
          <w:r>
            <w:rPr>
              <w:noProof/>
            </w:rPr>
            <w:fldChar w:fldCharType="separate"/>
          </w:r>
          <w:r w:rsidR="00E5765F">
            <w:rPr>
              <w:noProof/>
            </w:rPr>
            <w:t>11</w:t>
          </w:r>
          <w:r>
            <w:rPr>
              <w:noProof/>
            </w:rPr>
            <w:fldChar w:fldCharType="end"/>
          </w:r>
        </w:p>
        <w:p w14:paraId="04B7DAD2" w14:textId="0CD36CEB" w:rsidR="006C1517" w:rsidRDefault="00015327">
          <w:pPr>
            <w:pStyle w:val="TOC3"/>
            <w:tabs>
              <w:tab w:val="right" w:leader="dot" w:pos="8630"/>
            </w:tabs>
            <w:rPr>
              <w:i w:val="0"/>
              <w:noProof/>
              <w:sz w:val="24"/>
              <w:szCs w:val="24"/>
              <w:lang w:eastAsia="ja-JP"/>
            </w:rPr>
          </w:pPr>
          <w:r w:rsidRPr="00015327">
            <w:rPr>
              <w:noProof/>
            </w:rPr>
            <w:t>RMES</w:t>
          </w:r>
          <w:r w:rsidR="006C1517">
            <w:rPr>
              <w:noProof/>
            </w:rPr>
            <w:tab/>
          </w:r>
          <w:r w:rsidR="006C1517">
            <w:rPr>
              <w:noProof/>
            </w:rPr>
            <w:fldChar w:fldCharType="begin"/>
          </w:r>
          <w:r w:rsidR="006C1517">
            <w:rPr>
              <w:noProof/>
            </w:rPr>
            <w:instrText xml:space="preserve"> PAGEREF _Toc221963777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1C5266D5" w14:textId="34365B72" w:rsidR="006C1517" w:rsidRDefault="00015327">
          <w:pPr>
            <w:pStyle w:val="TOC3"/>
            <w:tabs>
              <w:tab w:val="right" w:leader="dot" w:pos="8630"/>
            </w:tabs>
            <w:rPr>
              <w:i w:val="0"/>
              <w:noProof/>
              <w:sz w:val="24"/>
              <w:szCs w:val="24"/>
              <w:lang w:eastAsia="ja-JP"/>
            </w:rPr>
          </w:pPr>
          <w:r w:rsidRPr="00015327">
            <w:rPr>
              <w:noProof/>
            </w:rPr>
            <w:t>GEPHAST</w:t>
          </w:r>
          <w:r w:rsidR="006C1517">
            <w:rPr>
              <w:noProof/>
            </w:rPr>
            <w:tab/>
          </w:r>
          <w:r w:rsidR="006C1517">
            <w:rPr>
              <w:noProof/>
            </w:rPr>
            <w:fldChar w:fldCharType="begin"/>
          </w:r>
          <w:r w:rsidR="006C1517">
            <w:rPr>
              <w:noProof/>
            </w:rPr>
            <w:instrText xml:space="preserve"> PAGEREF _Toc221963778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203FCA3B" w14:textId="6FA17F41" w:rsidR="006C1517" w:rsidRDefault="00015327">
          <w:pPr>
            <w:pStyle w:val="TOC3"/>
            <w:tabs>
              <w:tab w:val="right" w:leader="dot" w:pos="8630"/>
            </w:tabs>
            <w:rPr>
              <w:i w:val="0"/>
              <w:noProof/>
              <w:sz w:val="24"/>
              <w:szCs w:val="24"/>
              <w:lang w:eastAsia="ja-JP"/>
            </w:rPr>
          </w:pPr>
          <w:r w:rsidRPr="00015327">
            <w:rPr>
              <w:noProof/>
            </w:rPr>
            <w:t>Rhh</w:t>
          </w:r>
          <w:r w:rsidR="006C1517">
            <w:rPr>
              <w:noProof/>
            </w:rPr>
            <w:tab/>
          </w:r>
          <w:r w:rsidR="006C1517">
            <w:rPr>
              <w:noProof/>
            </w:rPr>
            <w:fldChar w:fldCharType="begin"/>
          </w:r>
          <w:r w:rsidR="006C1517">
            <w:rPr>
              <w:noProof/>
            </w:rPr>
            <w:instrText xml:space="preserve"> PAGEREF _Toc221963779 \h </w:instrText>
          </w:r>
          <w:r w:rsidR="006C1517">
            <w:rPr>
              <w:noProof/>
            </w:rPr>
          </w:r>
          <w:r w:rsidR="006C1517">
            <w:rPr>
              <w:noProof/>
            </w:rPr>
            <w:fldChar w:fldCharType="separate"/>
          </w:r>
          <w:r w:rsidR="00E5765F">
            <w:rPr>
              <w:b/>
              <w:noProof/>
            </w:rPr>
            <w:t>Error! Bookmark not defined.</w:t>
          </w:r>
          <w:r w:rsidR="006C1517">
            <w:rPr>
              <w:noProof/>
            </w:rPr>
            <w:fldChar w:fldCharType="end"/>
          </w:r>
        </w:p>
        <w:p w14:paraId="4A3DEC89" w14:textId="77777777" w:rsidR="006C1517" w:rsidRDefault="006C1517">
          <w:pPr>
            <w:pStyle w:val="TOC2"/>
            <w:tabs>
              <w:tab w:val="right" w:leader="dot" w:pos="8630"/>
            </w:tabs>
            <w:rPr>
              <w:noProof/>
              <w:sz w:val="24"/>
              <w:szCs w:val="24"/>
              <w:lang w:eastAsia="ja-JP"/>
            </w:rPr>
          </w:pPr>
          <w:r>
            <w:rPr>
              <w:noProof/>
            </w:rPr>
            <w:t>Correlations</w:t>
          </w:r>
          <w:r>
            <w:rPr>
              <w:noProof/>
            </w:rPr>
            <w:tab/>
          </w:r>
          <w:r>
            <w:rPr>
              <w:noProof/>
            </w:rPr>
            <w:fldChar w:fldCharType="begin"/>
          </w:r>
          <w:r>
            <w:rPr>
              <w:noProof/>
            </w:rPr>
            <w:instrText xml:space="preserve"> PAGEREF _Toc221963780 \h </w:instrText>
          </w:r>
          <w:r>
            <w:rPr>
              <w:noProof/>
            </w:rPr>
          </w:r>
          <w:r>
            <w:rPr>
              <w:noProof/>
            </w:rPr>
            <w:fldChar w:fldCharType="separate"/>
          </w:r>
          <w:r w:rsidR="00E5765F">
            <w:rPr>
              <w:noProof/>
            </w:rPr>
            <w:t>13</w:t>
          </w:r>
          <w:r>
            <w:rPr>
              <w:noProof/>
            </w:rPr>
            <w:fldChar w:fldCharType="end"/>
          </w:r>
        </w:p>
        <w:p w14:paraId="44A818F7" w14:textId="77777777" w:rsidR="006C1517" w:rsidRDefault="006C1517">
          <w:pPr>
            <w:pStyle w:val="TOC2"/>
            <w:tabs>
              <w:tab w:val="right" w:leader="dot" w:pos="8630"/>
            </w:tabs>
            <w:rPr>
              <w:noProof/>
              <w:sz w:val="24"/>
              <w:szCs w:val="24"/>
              <w:lang w:eastAsia="ja-JP"/>
            </w:rPr>
          </w:pPr>
          <w:r>
            <w:rPr>
              <w:noProof/>
            </w:rPr>
            <w:t>Testing for Single-Locus Associations (SLAs) with an F-ratio Test</w:t>
          </w:r>
          <w:r>
            <w:rPr>
              <w:noProof/>
            </w:rPr>
            <w:tab/>
          </w:r>
          <w:r>
            <w:rPr>
              <w:noProof/>
            </w:rPr>
            <w:fldChar w:fldCharType="begin"/>
          </w:r>
          <w:r>
            <w:rPr>
              <w:noProof/>
            </w:rPr>
            <w:instrText xml:space="preserve"> PAGEREF _Toc221963781 \h </w:instrText>
          </w:r>
          <w:r>
            <w:rPr>
              <w:noProof/>
            </w:rPr>
          </w:r>
          <w:r>
            <w:rPr>
              <w:noProof/>
            </w:rPr>
            <w:fldChar w:fldCharType="separate"/>
          </w:r>
          <w:r w:rsidR="00E5765F">
            <w:rPr>
              <w:noProof/>
            </w:rPr>
            <w:t>15</w:t>
          </w:r>
          <w:r>
            <w:rPr>
              <w:noProof/>
            </w:rPr>
            <w:fldChar w:fldCharType="end"/>
          </w:r>
        </w:p>
        <w:p w14:paraId="7FD2835C" w14:textId="77777777" w:rsidR="006C1517" w:rsidRDefault="006C1517">
          <w:pPr>
            <w:pStyle w:val="TOC2"/>
            <w:tabs>
              <w:tab w:val="right" w:leader="dot" w:pos="8630"/>
            </w:tabs>
            <w:rPr>
              <w:noProof/>
              <w:sz w:val="24"/>
              <w:szCs w:val="24"/>
              <w:lang w:eastAsia="ja-JP"/>
            </w:rPr>
          </w:pPr>
          <w:r>
            <w:rPr>
              <w:noProof/>
            </w:rPr>
            <w:t>Running Regression Analyses</w:t>
          </w:r>
          <w:r>
            <w:rPr>
              <w:noProof/>
            </w:rPr>
            <w:tab/>
          </w:r>
          <w:r>
            <w:rPr>
              <w:noProof/>
            </w:rPr>
            <w:fldChar w:fldCharType="begin"/>
          </w:r>
          <w:r>
            <w:rPr>
              <w:noProof/>
            </w:rPr>
            <w:instrText xml:space="preserve"> PAGEREF _Toc221963782 \h </w:instrText>
          </w:r>
          <w:r>
            <w:rPr>
              <w:noProof/>
            </w:rPr>
          </w:r>
          <w:r>
            <w:rPr>
              <w:noProof/>
            </w:rPr>
            <w:fldChar w:fldCharType="separate"/>
          </w:r>
          <w:r w:rsidR="00E5765F">
            <w:rPr>
              <w:noProof/>
            </w:rPr>
            <w:t>17</w:t>
          </w:r>
          <w:r>
            <w:rPr>
              <w:noProof/>
            </w:rPr>
            <w:fldChar w:fldCharType="end"/>
          </w:r>
        </w:p>
        <w:p w14:paraId="4A065323" w14:textId="77777777" w:rsidR="006C1517" w:rsidRDefault="006C1517">
          <w:pPr>
            <w:pStyle w:val="TOC3"/>
            <w:tabs>
              <w:tab w:val="right" w:leader="dot" w:pos="8630"/>
            </w:tabs>
            <w:rPr>
              <w:i w:val="0"/>
              <w:noProof/>
              <w:sz w:val="24"/>
              <w:szCs w:val="24"/>
              <w:lang w:eastAsia="ja-JP"/>
            </w:rPr>
          </w:pPr>
          <w:r>
            <w:rPr>
              <w:noProof/>
            </w:rPr>
            <w:t>Full Model Regressions</w:t>
          </w:r>
          <w:r>
            <w:rPr>
              <w:noProof/>
            </w:rPr>
            <w:tab/>
          </w:r>
          <w:r>
            <w:rPr>
              <w:noProof/>
            </w:rPr>
            <w:fldChar w:fldCharType="begin"/>
          </w:r>
          <w:r>
            <w:rPr>
              <w:noProof/>
            </w:rPr>
            <w:instrText xml:space="preserve"> PAGEREF _Toc221963783 \h </w:instrText>
          </w:r>
          <w:r>
            <w:rPr>
              <w:noProof/>
            </w:rPr>
          </w:r>
          <w:r>
            <w:rPr>
              <w:noProof/>
            </w:rPr>
            <w:fldChar w:fldCharType="separate"/>
          </w:r>
          <w:r w:rsidR="00E5765F">
            <w:rPr>
              <w:noProof/>
            </w:rPr>
            <w:t>17</w:t>
          </w:r>
          <w:r>
            <w:rPr>
              <w:noProof/>
            </w:rPr>
            <w:fldChar w:fldCharType="end"/>
          </w:r>
        </w:p>
        <w:p w14:paraId="6FB04326" w14:textId="77777777" w:rsidR="006C1517" w:rsidRDefault="006C1517">
          <w:pPr>
            <w:pStyle w:val="TOC3"/>
            <w:tabs>
              <w:tab w:val="right" w:leader="dot" w:pos="8630"/>
            </w:tabs>
            <w:rPr>
              <w:i w:val="0"/>
              <w:noProof/>
              <w:sz w:val="24"/>
              <w:szCs w:val="24"/>
              <w:lang w:eastAsia="ja-JP"/>
            </w:rPr>
          </w:pPr>
          <w:r w:rsidRPr="00556BE1">
            <w:rPr>
              <w:rFonts w:ascii="Cambria" w:hAnsi="Cambria" w:cs="Cambria"/>
              <w:noProof/>
            </w:rPr>
            <w:t>Data Subset Regressions</w:t>
          </w:r>
          <w:r>
            <w:rPr>
              <w:noProof/>
            </w:rPr>
            <w:tab/>
          </w:r>
          <w:r>
            <w:rPr>
              <w:noProof/>
            </w:rPr>
            <w:fldChar w:fldCharType="begin"/>
          </w:r>
          <w:r>
            <w:rPr>
              <w:noProof/>
            </w:rPr>
            <w:instrText xml:space="preserve"> PAGEREF _Toc221963784 \h </w:instrText>
          </w:r>
          <w:r>
            <w:rPr>
              <w:noProof/>
            </w:rPr>
          </w:r>
          <w:r>
            <w:rPr>
              <w:noProof/>
            </w:rPr>
            <w:fldChar w:fldCharType="separate"/>
          </w:r>
          <w:r w:rsidR="00E5765F">
            <w:rPr>
              <w:noProof/>
            </w:rPr>
            <w:t>18</w:t>
          </w:r>
          <w:r>
            <w:rPr>
              <w:noProof/>
            </w:rPr>
            <w:fldChar w:fldCharType="end"/>
          </w:r>
        </w:p>
        <w:p w14:paraId="580CF60D" w14:textId="77777777" w:rsidR="006C1517" w:rsidRDefault="006C1517">
          <w:pPr>
            <w:pStyle w:val="TOC3"/>
            <w:tabs>
              <w:tab w:val="right" w:leader="dot" w:pos="8630"/>
            </w:tabs>
            <w:rPr>
              <w:i w:val="0"/>
              <w:noProof/>
              <w:sz w:val="24"/>
              <w:szCs w:val="24"/>
              <w:lang w:eastAsia="ja-JP"/>
            </w:rPr>
          </w:pPr>
          <w:r w:rsidRPr="00556BE1">
            <w:rPr>
              <w:rFonts w:ascii="Cambria" w:hAnsi="Cambria" w:cs="Cambria"/>
              <w:noProof/>
            </w:rPr>
            <w:t>User-Generated Data Subset Regressions</w:t>
          </w:r>
          <w:r>
            <w:rPr>
              <w:noProof/>
            </w:rPr>
            <w:tab/>
          </w:r>
          <w:r>
            <w:rPr>
              <w:noProof/>
            </w:rPr>
            <w:fldChar w:fldCharType="begin"/>
          </w:r>
          <w:r>
            <w:rPr>
              <w:noProof/>
            </w:rPr>
            <w:instrText xml:space="preserve"> PAGEREF _Toc221963785 \h </w:instrText>
          </w:r>
          <w:r>
            <w:rPr>
              <w:noProof/>
            </w:rPr>
          </w:r>
          <w:r>
            <w:rPr>
              <w:noProof/>
            </w:rPr>
            <w:fldChar w:fldCharType="separate"/>
          </w:r>
          <w:r w:rsidR="00E5765F">
            <w:rPr>
              <w:noProof/>
            </w:rPr>
            <w:t>19</w:t>
          </w:r>
          <w:r>
            <w:rPr>
              <w:noProof/>
            </w:rPr>
            <w:fldChar w:fldCharType="end"/>
          </w:r>
        </w:p>
        <w:p w14:paraId="04482446" w14:textId="77777777" w:rsidR="006C1517" w:rsidRDefault="006C1517">
          <w:pPr>
            <w:pStyle w:val="TOC2"/>
            <w:tabs>
              <w:tab w:val="right" w:leader="dot" w:pos="8630"/>
            </w:tabs>
            <w:rPr>
              <w:noProof/>
              <w:sz w:val="24"/>
              <w:szCs w:val="24"/>
              <w:lang w:eastAsia="ja-JP"/>
            </w:rPr>
          </w:pPr>
          <w:r>
            <w:rPr>
              <w:noProof/>
            </w:rPr>
            <w:t>Converting Regression Results into Spreadsheets</w:t>
          </w:r>
          <w:r>
            <w:rPr>
              <w:noProof/>
            </w:rPr>
            <w:tab/>
          </w:r>
          <w:r>
            <w:rPr>
              <w:noProof/>
            </w:rPr>
            <w:fldChar w:fldCharType="begin"/>
          </w:r>
          <w:r>
            <w:rPr>
              <w:noProof/>
            </w:rPr>
            <w:instrText xml:space="preserve"> PAGEREF _Toc221963786 \h </w:instrText>
          </w:r>
          <w:r>
            <w:rPr>
              <w:noProof/>
            </w:rPr>
          </w:r>
          <w:r>
            <w:rPr>
              <w:noProof/>
            </w:rPr>
            <w:fldChar w:fldCharType="separate"/>
          </w:r>
          <w:r w:rsidR="00E5765F">
            <w:rPr>
              <w:noProof/>
            </w:rPr>
            <w:t>20</w:t>
          </w:r>
          <w:r>
            <w:rPr>
              <w:noProof/>
            </w:rPr>
            <w:fldChar w:fldCharType="end"/>
          </w:r>
        </w:p>
        <w:p w14:paraId="5EA432D9" w14:textId="77777777" w:rsidR="006C1517" w:rsidRDefault="006C1517">
          <w:pPr>
            <w:pStyle w:val="TOC1"/>
            <w:tabs>
              <w:tab w:val="right" w:leader="dot" w:pos="8630"/>
            </w:tabs>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21963787 \h </w:instrText>
          </w:r>
          <w:r>
            <w:rPr>
              <w:noProof/>
            </w:rPr>
          </w:r>
          <w:r>
            <w:rPr>
              <w:noProof/>
            </w:rPr>
            <w:fldChar w:fldCharType="separate"/>
          </w:r>
          <w:r w:rsidR="00E5765F">
            <w:rPr>
              <w:noProof/>
            </w:rPr>
            <w:t>21</w:t>
          </w:r>
          <w:r>
            <w:rPr>
              <w:noProof/>
            </w:rPr>
            <w:fldChar w:fldCharType="end"/>
          </w:r>
        </w:p>
        <w:p w14:paraId="487F5054" w14:textId="344D13F3" w:rsidR="00566490" w:rsidRDefault="00566490" w:rsidP="00C51FD0">
          <w:pPr>
            <w:widowControl w:val="0"/>
          </w:pPr>
          <w:r>
            <w:rPr>
              <w:b/>
              <w:bCs/>
              <w:noProof/>
            </w:rPr>
            <w:fldChar w:fldCharType="end"/>
          </w:r>
        </w:p>
      </w:sdtContent>
    </w:sdt>
    <w:p w14:paraId="1C8D1EFF" w14:textId="77777777" w:rsidR="008C399D" w:rsidRDefault="008C399D" w:rsidP="006F42E2">
      <w:pPr>
        <w:widowControl w:val="0"/>
        <w:rPr>
          <w:b/>
        </w:rPr>
      </w:pPr>
    </w:p>
    <w:p w14:paraId="6CEAD521" w14:textId="77777777" w:rsidR="008C399D" w:rsidRDefault="008C399D" w:rsidP="00C51FD0">
      <w:pPr>
        <w:widowControl w:val="0"/>
        <w:jc w:val="center"/>
        <w:rPr>
          <w:b/>
        </w:rPr>
      </w:pPr>
    </w:p>
    <w:p w14:paraId="50902F03" w14:textId="77777777" w:rsidR="00F26618" w:rsidRDefault="00F26618">
      <w:pPr>
        <w:rPr>
          <w:b/>
        </w:rPr>
      </w:pPr>
      <w:r>
        <w:rPr>
          <w:b/>
        </w:rPr>
        <w:br w:type="page"/>
      </w:r>
    </w:p>
    <w:p w14:paraId="2B955EAA" w14:textId="77777777" w:rsidR="007C39F5" w:rsidRDefault="007C39F5" w:rsidP="00653553">
      <w:pPr>
        <w:widowControl w:val="0"/>
        <w:jc w:val="center"/>
        <w:rPr>
          <w:b/>
        </w:rPr>
      </w:pPr>
    </w:p>
    <w:p w14:paraId="1C5D613F" w14:textId="77777777" w:rsidR="007C39F5" w:rsidRDefault="007C39F5" w:rsidP="00653553">
      <w:pPr>
        <w:widowControl w:val="0"/>
        <w:jc w:val="center"/>
        <w:rPr>
          <w:b/>
        </w:rPr>
      </w:pPr>
    </w:p>
    <w:p w14:paraId="451E0B97" w14:textId="77777777" w:rsidR="007C39F5" w:rsidRDefault="007C39F5" w:rsidP="00653553">
      <w:pPr>
        <w:widowControl w:val="0"/>
        <w:jc w:val="center"/>
        <w:rPr>
          <w:b/>
        </w:rPr>
      </w:pPr>
    </w:p>
    <w:p w14:paraId="2CAF7D38" w14:textId="77777777" w:rsidR="007C39F5" w:rsidRDefault="007C39F5" w:rsidP="00653553">
      <w:pPr>
        <w:widowControl w:val="0"/>
        <w:jc w:val="center"/>
        <w:rPr>
          <w:b/>
        </w:rPr>
      </w:pPr>
    </w:p>
    <w:p w14:paraId="6363A442" w14:textId="77777777" w:rsidR="007C39F5" w:rsidRDefault="007C39F5" w:rsidP="00653553">
      <w:pPr>
        <w:widowControl w:val="0"/>
        <w:jc w:val="center"/>
        <w:rPr>
          <w:b/>
        </w:rPr>
      </w:pPr>
    </w:p>
    <w:p w14:paraId="00A16CCB" w14:textId="77777777" w:rsidR="007C39F5" w:rsidRDefault="007C39F5" w:rsidP="00653553">
      <w:pPr>
        <w:widowControl w:val="0"/>
        <w:jc w:val="center"/>
        <w:rPr>
          <w:b/>
        </w:rPr>
      </w:pPr>
    </w:p>
    <w:p w14:paraId="4BD7620A" w14:textId="77777777" w:rsidR="007C39F5" w:rsidRDefault="007C39F5" w:rsidP="00653553">
      <w:pPr>
        <w:widowControl w:val="0"/>
        <w:jc w:val="center"/>
        <w:rPr>
          <w:b/>
        </w:rPr>
      </w:pPr>
    </w:p>
    <w:p w14:paraId="2F84383C" w14:textId="3FD2F124" w:rsidR="00281E8E" w:rsidRDefault="00CE3C06" w:rsidP="00653553">
      <w:pPr>
        <w:widowControl w:val="0"/>
        <w:jc w:val="center"/>
        <w:rPr>
          <w:b/>
        </w:rPr>
      </w:pPr>
      <w:r w:rsidRPr="00A97F01">
        <w:rPr>
          <w:b/>
        </w:rPr>
        <w:t>Please read this</w:t>
      </w:r>
      <w:r w:rsidRPr="007C39F5">
        <w:rPr>
          <w:b/>
        </w:rPr>
        <w:t xml:space="preserve"> manual</w:t>
      </w:r>
      <w:r w:rsidRPr="00A97F01">
        <w:rPr>
          <w:b/>
        </w:rPr>
        <w:t xml:space="preserve"> before beginning analysis.</w:t>
      </w:r>
    </w:p>
    <w:p w14:paraId="51FFB8AF" w14:textId="77777777" w:rsidR="007C39F5" w:rsidRDefault="007C39F5" w:rsidP="007C39F5">
      <w:pPr>
        <w:widowControl w:val="0"/>
        <w:rPr>
          <w:b/>
        </w:rPr>
      </w:pPr>
    </w:p>
    <w:p w14:paraId="5A5CF30E" w14:textId="77777777" w:rsidR="007C39F5" w:rsidRDefault="007C39F5" w:rsidP="00653553">
      <w:pPr>
        <w:widowControl w:val="0"/>
        <w:jc w:val="center"/>
        <w:rPr>
          <w:b/>
        </w:rPr>
      </w:pPr>
    </w:p>
    <w:p w14:paraId="3AE545FD" w14:textId="77777777" w:rsidR="007C39F5" w:rsidRDefault="007C39F5" w:rsidP="00653553">
      <w:pPr>
        <w:widowControl w:val="0"/>
        <w:jc w:val="center"/>
        <w:rPr>
          <w:b/>
        </w:rPr>
      </w:pPr>
    </w:p>
    <w:p w14:paraId="08BAD5F4" w14:textId="77777777" w:rsidR="007C39F5" w:rsidRDefault="007C39F5" w:rsidP="00653553">
      <w:pPr>
        <w:widowControl w:val="0"/>
        <w:jc w:val="center"/>
        <w:rPr>
          <w:b/>
        </w:rPr>
      </w:pPr>
    </w:p>
    <w:p w14:paraId="02AE995B" w14:textId="77777777" w:rsidR="007C39F5" w:rsidRDefault="007C39F5" w:rsidP="00653553">
      <w:pPr>
        <w:widowControl w:val="0"/>
        <w:jc w:val="center"/>
        <w:rPr>
          <w:b/>
        </w:rPr>
      </w:pPr>
    </w:p>
    <w:p w14:paraId="7F3DF5DF" w14:textId="77777777" w:rsidR="007C39F5" w:rsidRDefault="007C39F5" w:rsidP="00653553">
      <w:pPr>
        <w:widowControl w:val="0"/>
        <w:jc w:val="center"/>
        <w:rPr>
          <w:b/>
        </w:rPr>
      </w:pPr>
    </w:p>
    <w:p w14:paraId="070E669A" w14:textId="77777777" w:rsidR="007C39F5" w:rsidRDefault="007C39F5" w:rsidP="00653553">
      <w:pPr>
        <w:widowControl w:val="0"/>
        <w:jc w:val="center"/>
        <w:rPr>
          <w:b/>
        </w:rPr>
      </w:pPr>
    </w:p>
    <w:p w14:paraId="4E82CC6E" w14:textId="77777777" w:rsidR="007C39F5" w:rsidRDefault="007C39F5" w:rsidP="00653553">
      <w:pPr>
        <w:widowControl w:val="0"/>
        <w:jc w:val="center"/>
        <w:rPr>
          <w:b/>
        </w:rPr>
      </w:pPr>
    </w:p>
    <w:p w14:paraId="0AE9716E" w14:textId="77777777" w:rsidR="007C39F5" w:rsidRDefault="007C39F5" w:rsidP="00653553">
      <w:pPr>
        <w:widowControl w:val="0"/>
        <w:jc w:val="center"/>
        <w:rPr>
          <w:b/>
        </w:rPr>
      </w:pPr>
    </w:p>
    <w:p w14:paraId="38B137CB" w14:textId="77777777" w:rsidR="007C39F5" w:rsidRDefault="007C39F5" w:rsidP="00653553">
      <w:pPr>
        <w:widowControl w:val="0"/>
        <w:jc w:val="center"/>
        <w:rPr>
          <w:b/>
        </w:rPr>
      </w:pPr>
    </w:p>
    <w:p w14:paraId="01B62E62" w14:textId="77777777" w:rsidR="007C39F5" w:rsidRDefault="007C39F5" w:rsidP="00653553">
      <w:pPr>
        <w:widowControl w:val="0"/>
        <w:jc w:val="center"/>
        <w:rPr>
          <w:b/>
        </w:rPr>
      </w:pPr>
    </w:p>
    <w:p w14:paraId="770CA5B3" w14:textId="77777777" w:rsidR="00FB4C30" w:rsidRDefault="00FB4C30" w:rsidP="006F42E2">
      <w:pPr>
        <w:widowControl w:val="0"/>
        <w:rPr>
          <w:b/>
        </w:rPr>
      </w:pPr>
    </w:p>
    <w:p w14:paraId="11491718" w14:textId="5339EDA2" w:rsidR="00FB4C30" w:rsidRPr="00FB4C30" w:rsidRDefault="00FB4C30" w:rsidP="00FB4C30">
      <w:pPr>
        <w:widowControl w:val="0"/>
        <w:jc w:val="center"/>
        <w:rPr>
          <w:b/>
        </w:rPr>
      </w:pPr>
      <w:r>
        <w:rPr>
          <w:b/>
        </w:rPr>
        <w:t>Disclaimer</w:t>
      </w:r>
    </w:p>
    <w:p w14:paraId="689A4249" w14:textId="625D183A" w:rsidR="00C51FD0" w:rsidRPr="00DB4832" w:rsidRDefault="00FB4C30" w:rsidP="00DB48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rPr>
      </w:pPr>
      <w:r>
        <w:rPr>
          <w:rFonts w:ascii="Cambria" w:hAnsi="Cambria" w:cs="Helvetica"/>
        </w:rPr>
        <w:t xml:space="preserve">Although </w:t>
      </w:r>
      <w:r w:rsidR="00015327" w:rsidRPr="00015327">
        <w:rPr>
          <w:rFonts w:ascii="Cambria" w:hAnsi="Cambria" w:cs="Helvetica"/>
          <w:i/>
        </w:rPr>
        <w:t>HeFPipe</w:t>
      </w:r>
      <w:r w:rsidRPr="00FB4C30">
        <w:rPr>
          <w:rFonts w:ascii="Cambria" w:hAnsi="Cambria" w:cs="Helvetica"/>
        </w:rPr>
        <w:t xml:space="preserve"> has been tested and, to the best of our knowledge, work</w:t>
      </w:r>
      <w:r>
        <w:rPr>
          <w:rFonts w:ascii="Cambria" w:hAnsi="Cambria" w:cs="Helvetica"/>
        </w:rPr>
        <w:t xml:space="preserve">s without problems, the author </w:t>
      </w:r>
      <w:r w:rsidRPr="00FB4C30">
        <w:rPr>
          <w:rFonts w:ascii="Cambria" w:hAnsi="Cambria" w:cs="Helvetica"/>
        </w:rPr>
        <w:t>take no</w:t>
      </w:r>
      <w:r>
        <w:rPr>
          <w:rFonts w:ascii="Cambria" w:hAnsi="Cambria" w:cs="Helvetica"/>
        </w:rPr>
        <w:t xml:space="preserve"> </w:t>
      </w:r>
      <w:r w:rsidRPr="00FB4C30">
        <w:rPr>
          <w:rFonts w:ascii="Cambria" w:hAnsi="Cambria" w:cs="Helvetica"/>
        </w:rPr>
        <w:t>responsibility for any bugs, errors, or any harm or damage caused by the software or the documentation. The</w:t>
      </w:r>
      <w:r>
        <w:rPr>
          <w:rFonts w:ascii="Cambria" w:hAnsi="Cambria" w:cs="Helvetica"/>
        </w:rPr>
        <w:t xml:space="preserve"> </w:t>
      </w:r>
      <w:r w:rsidRPr="00FB4C30">
        <w:rPr>
          <w:rFonts w:ascii="Cambria" w:hAnsi="Cambria" w:cs="Helvetica"/>
        </w:rPr>
        <w:t>software and the documentation come without any warranty</w:t>
      </w:r>
      <w:proofErr w:type="gramStart"/>
      <w:r w:rsidRPr="00FB4C30">
        <w:rPr>
          <w:rFonts w:ascii="Cambria" w:hAnsi="Cambria" w:cs="Helvetica"/>
        </w:rPr>
        <w:t>;</w:t>
      </w:r>
      <w:proofErr w:type="gramEnd"/>
      <w:r w:rsidRPr="00FB4C30">
        <w:rPr>
          <w:rFonts w:ascii="Cambria" w:hAnsi="Cambria" w:cs="Helvetica"/>
        </w:rPr>
        <w:t xml:space="preserve"> without even the implied warranty of merchantability</w:t>
      </w:r>
      <w:r>
        <w:rPr>
          <w:rFonts w:ascii="Cambria" w:hAnsi="Cambria" w:cs="Helvetica"/>
        </w:rPr>
        <w:t xml:space="preserve"> </w:t>
      </w:r>
      <w:r w:rsidRPr="00FB4C30">
        <w:rPr>
          <w:rFonts w:ascii="Cambria" w:hAnsi="Cambria" w:cs="Helvetica"/>
        </w:rPr>
        <w:t>or fitness for a particular purpose. Use the software and the documentation at your own risk.</w:t>
      </w:r>
      <w:r w:rsidR="00C51FD0">
        <w:rPr>
          <w:b/>
        </w:rPr>
        <w:br w:type="page"/>
      </w:r>
    </w:p>
    <w:p w14:paraId="3705346E" w14:textId="064E0848" w:rsidR="00F012F0" w:rsidRDefault="001234DD" w:rsidP="00C51FD0">
      <w:pPr>
        <w:pStyle w:val="Heading1"/>
        <w:keepNext w:val="0"/>
        <w:keepLines w:val="0"/>
        <w:widowControl w:val="0"/>
        <w:spacing w:line="360" w:lineRule="auto"/>
      </w:pPr>
      <w:bookmarkStart w:id="0" w:name="_Toc221963753"/>
      <w:r>
        <w:t xml:space="preserve">About </w:t>
      </w:r>
      <w:r w:rsidR="00015327" w:rsidRPr="00015327">
        <w:rPr>
          <w:i/>
        </w:rPr>
        <w:t>HeFPipe</w:t>
      </w:r>
      <w:bookmarkEnd w:id="0"/>
    </w:p>
    <w:p w14:paraId="5DB94167" w14:textId="3A7B0D7B" w:rsidR="00F012F0" w:rsidRPr="00F012F0" w:rsidRDefault="00015327" w:rsidP="00C51FD0">
      <w:pPr>
        <w:widowControl w:val="0"/>
        <w:spacing w:line="360" w:lineRule="auto"/>
      </w:pPr>
      <w:r w:rsidRPr="00015327">
        <w:rPr>
          <w:i/>
        </w:rPr>
        <w:t>HeFPipe</w:t>
      </w:r>
      <w:r w:rsidR="00F012F0">
        <w:t xml:space="preserve"> is a</w:t>
      </w:r>
      <w:r w:rsidR="00C03D04">
        <w:t xml:space="preserve"> </w:t>
      </w:r>
      <w:r w:rsidR="00F012F0">
        <w:t xml:space="preserve">script written in </w:t>
      </w:r>
      <w:r w:rsidRPr="00015327">
        <w:rPr>
          <w:i/>
        </w:rPr>
        <w:t>Python</w:t>
      </w:r>
      <w:r w:rsidR="00F012F0">
        <w:t xml:space="preserve"> </w:t>
      </w:r>
      <w:r w:rsidR="004358FA">
        <w:t xml:space="preserve">and </w:t>
      </w:r>
      <w:r w:rsidRPr="005729E0">
        <w:rPr>
          <w:i/>
        </w:rPr>
        <w:t>PypeR</w:t>
      </w:r>
      <w:r w:rsidR="004358FA">
        <w:t xml:space="preserve"> </w:t>
      </w:r>
      <w:r w:rsidR="00F012F0">
        <w:t>that conducts analyses typically performed in heterozygosity-fitness correlation (HFC) studies. It also tests for evidence of single-locus effects</w:t>
      </w:r>
      <w:r w:rsidR="004358FA">
        <w:t xml:space="preserve"> on a phenotype</w:t>
      </w:r>
      <w:r w:rsidR="00B76DE6">
        <w:t>(s)</w:t>
      </w:r>
      <w:r w:rsidR="004358FA">
        <w:t xml:space="preserve">. More specifically, </w:t>
      </w:r>
      <w:r w:rsidRPr="00015327">
        <w:rPr>
          <w:i/>
        </w:rPr>
        <w:t>HeFPipe</w:t>
      </w:r>
      <w:r w:rsidR="004358FA">
        <w:t xml:space="preserve"> takes input in the form of allele reports from the microsatellite genotype-calling software, </w:t>
      </w:r>
      <w:r w:rsidRPr="00015327">
        <w:rPr>
          <w:i/>
        </w:rPr>
        <w:t>GeneMarker</w:t>
      </w:r>
      <w:r w:rsidR="004358FA">
        <w:t xml:space="preserve">, and reconfigures the data into </w:t>
      </w:r>
      <w:r w:rsidRPr="00015327">
        <w:rPr>
          <w:i/>
        </w:rPr>
        <w:t>GenePop</w:t>
      </w:r>
      <w:r w:rsidR="004358FA">
        <w:fldChar w:fldCharType="begin"/>
      </w:r>
      <w:r w:rsidR="009600E5">
        <w:instrText>ADDIN CSL_CITATION {"mendeley": {"previouslyFormattedCitation": "(Raymond &amp; Rousset, 1995)"}, "citationItems": [{"uris": ["http://www.mendeley.com/documents/?uuid=86a9f9eb-cbd0-45ef-85d9-76e75eab6428"], "id": "ITEM-1", "itemData": {"volume": "86", "author": [{"given": "M.", "dropping-particle": "", "suffix": "", "family": "Raymond", "parse-names": false, "non-dropping-particle": ""}, {"given": "F.", "dropping-particle": "", "suffix": "", "family": "Rousset", "parse-names": false, "non-dropping-particle": ""}], "issued": {"date-parts": [["1995"]]}, "title": "GENEPOP (Version 1.2): Population Genetics Sofware for Exact Tests and Ecumenicism", "page": "248-249", "note": "Abstract: What the software does\n        \nThe input and the options (each a separate paragraph with its own section)\n        \nGeneral comments (thoroughly tested). Comparison with related software.\n        \nRequired software and processing power\n        \nmanual available\n        \nInput files and output files are provided\n        \nAcknowledgements\n        \nReferences", "container-title": "Heredity", "type": "article-journal", "id": "ITEM-1"}}], "properties": {"noteIndex": 0}, "schema": "https://github.com/citation-style-language/schema/raw/master/csl-citation.json"}</w:instrText>
      </w:r>
      <w:r w:rsidR="004358FA">
        <w:fldChar w:fldCharType="separate"/>
      </w:r>
      <w:r w:rsidR="004358FA" w:rsidRPr="004358FA">
        <w:rPr>
          <w:noProof/>
        </w:rPr>
        <w:t>(Raymond &amp; Rousset, 1995)</w:t>
      </w:r>
      <w:r w:rsidR="004358FA">
        <w:fldChar w:fldCharType="end"/>
      </w:r>
      <w:r w:rsidR="004358FA">
        <w:t xml:space="preserve">, </w:t>
      </w:r>
      <w:r w:rsidRPr="00015327">
        <w:rPr>
          <w:i/>
        </w:rPr>
        <w:t>Rhh</w:t>
      </w:r>
      <w:r w:rsidR="004358FA">
        <w:t xml:space="preserve"> </w:t>
      </w:r>
      <w:r w:rsidR="004358FA">
        <w:fldChar w:fldCharType="begin"/>
      </w:r>
      <w:r w:rsidR="009600E5">
        <w:instrText>ADDIN CSL_CITATION {"mendeley": {"previouslyFormattedCitation": "(Alho, V\u00e4lim\u00e4ki, Meril\u00e4, Valimaki, &amp; Merila,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rsidR="004358FA">
        <w:fldChar w:fldCharType="separate"/>
      </w:r>
      <w:r w:rsidR="004358FA" w:rsidRPr="004358FA">
        <w:rPr>
          <w:noProof/>
        </w:rPr>
        <w:t>(Alho, Välimäki, Merilä, Valimaki, &amp; Merila, 2010)</w:t>
      </w:r>
      <w:r w:rsidR="004358FA">
        <w:fldChar w:fldCharType="end"/>
      </w:r>
      <w:r w:rsidR="004358FA">
        <w:t xml:space="preserve">, </w:t>
      </w:r>
      <w:r w:rsidRPr="00015327">
        <w:rPr>
          <w:i/>
        </w:rPr>
        <w:t>RMES</w:t>
      </w:r>
      <w:r w:rsidR="004358FA">
        <w:t xml:space="preserve"> </w:t>
      </w:r>
      <w:r w:rsidR="00277A00">
        <w:fldChar w:fldCharType="begin"/>
      </w:r>
      <w:r w:rsidR="009600E5">
        <w:instrText>ADDIN CSL_CITATION {"mendeley": {"previouslyFormattedCitation": "(David, Pujol, Viard, Castella, &amp; Goudet,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277A00">
        <w:fldChar w:fldCharType="separate"/>
      </w:r>
      <w:r w:rsidR="00277A00" w:rsidRPr="00277A00">
        <w:rPr>
          <w:noProof/>
        </w:rPr>
        <w:t>(David, Pujol, Viard, Castella, &amp; Goudet, 2007)</w:t>
      </w:r>
      <w:r w:rsidR="00277A00">
        <w:fldChar w:fldCharType="end"/>
      </w:r>
      <w:r w:rsidR="004358FA">
        <w:t>,</w:t>
      </w:r>
      <w:r w:rsidR="00A76EAF">
        <w:t xml:space="preserve"> and</w:t>
      </w:r>
      <w:r w:rsidR="004358FA">
        <w:t xml:space="preserve"> </w:t>
      </w:r>
      <w:r w:rsidRPr="00015327">
        <w:rPr>
          <w:i/>
        </w:rPr>
        <w:t>GEPHAST</w:t>
      </w:r>
      <w:r w:rsidR="00277A00">
        <w:t xml:space="preserve"> </w:t>
      </w:r>
      <w:r w:rsidR="00277A00">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277A00">
        <w:fldChar w:fldCharType="separate"/>
      </w:r>
      <w:r w:rsidR="00277A00" w:rsidRPr="00277A00">
        <w:rPr>
          <w:noProof/>
        </w:rPr>
        <w:t>(Amos &amp; Acevedo-Whitehouse, 2009)</w:t>
      </w:r>
      <w:r w:rsidR="00277A00">
        <w:fldChar w:fldCharType="end"/>
      </w:r>
      <w:r w:rsidR="00A76EAF">
        <w:t xml:space="preserve"> formats. The script </w:t>
      </w:r>
      <w:r w:rsidR="00226320">
        <w:t xml:space="preserve">is also equipped to re-format the </w:t>
      </w:r>
      <w:r w:rsidR="00226320" w:rsidRPr="00027215">
        <w:rPr>
          <w:i/>
        </w:rPr>
        <w:t>output</w:t>
      </w:r>
      <w:r w:rsidR="00226320">
        <w:t xml:space="preserve"> from </w:t>
      </w:r>
      <w:r w:rsidRPr="00015327">
        <w:rPr>
          <w:i/>
        </w:rPr>
        <w:t>GenePop</w:t>
      </w:r>
      <w:r w:rsidR="00226320">
        <w:t xml:space="preserve"> on the Web (option 5) and </w:t>
      </w:r>
      <w:r w:rsidRPr="00015327">
        <w:rPr>
          <w:i/>
        </w:rPr>
        <w:t>Rhh</w:t>
      </w:r>
      <w:r w:rsidR="00226320">
        <w:t xml:space="preserve"> into csv spreadsheets</w:t>
      </w:r>
      <w:r w:rsidR="00EB47B1">
        <w:t>, where the data are reported alongside other statistical characteristics of the data set</w:t>
      </w:r>
      <w:r w:rsidR="00226320">
        <w:t xml:space="preserve">. The </w:t>
      </w:r>
      <w:r w:rsidRPr="00015327">
        <w:rPr>
          <w:i/>
        </w:rPr>
        <w:t>HeFPipe</w:t>
      </w:r>
      <w:r w:rsidR="004E1D4F">
        <w:t xml:space="preserve"> </w:t>
      </w:r>
      <w:r w:rsidR="00226320">
        <w:t xml:space="preserve">script accommodates user-provided lists of markers to </w:t>
      </w:r>
      <w:r w:rsidR="004E1D4F">
        <w:t>include and exclude from analyse</w:t>
      </w:r>
      <w:r w:rsidR="00226320">
        <w:t xml:space="preserve">s, </w:t>
      </w:r>
      <w:r w:rsidR="001D2079">
        <w:t xml:space="preserve">a list of samples to exclude from analyses, and a spreadsheet containing trait/phenotype values </w:t>
      </w:r>
      <w:r w:rsidR="00EB47B1">
        <w:t xml:space="preserve">on which to perform the HFCs and to look for single-locus effects. With regards to these last two analyses, </w:t>
      </w:r>
      <w:r w:rsidRPr="00015327">
        <w:rPr>
          <w:i/>
        </w:rPr>
        <w:t>HeFPipe</w:t>
      </w:r>
      <w:r w:rsidR="00EB47B1">
        <w:t xml:space="preserve"> is equipped to run generalized linear models (</w:t>
      </w:r>
      <w:r w:rsidR="00D07D1D">
        <w:t>GLM</w:t>
      </w:r>
      <w:r w:rsidR="00EB47B1">
        <w:t xml:space="preserve">s), and </w:t>
      </w:r>
      <w:r w:rsidR="007B28A0">
        <w:t>the user is</w:t>
      </w:r>
      <w:r w:rsidR="00713108">
        <w:t xml:space="preserve"> able to designate the error distribution</w:t>
      </w:r>
      <w:r w:rsidR="00EB47B1">
        <w:t xml:space="preserve"> </w:t>
      </w:r>
      <w:r w:rsidR="00D257EB">
        <w:t xml:space="preserve">and link </w:t>
      </w:r>
      <w:r w:rsidR="00EB47B1">
        <w:t>functions relevant to th</w:t>
      </w:r>
      <w:r w:rsidR="00E71E88">
        <w:t>e trait(s). Single-locus associations (SLAs)</w:t>
      </w:r>
      <w:r w:rsidR="00EB47B1">
        <w:t xml:space="preserve"> are explored using</w:t>
      </w:r>
      <w:r w:rsidR="006757BF">
        <w:t xml:space="preserve"> an F-ratio test (</w:t>
      </w:r>
      <w:r w:rsidR="00EB47B1">
        <w:t xml:space="preserve">methodologies described in </w:t>
      </w:r>
      <w:r w:rsidR="00EB47B1">
        <w:fldChar w:fldCharType="begin"/>
      </w:r>
      <w:r w:rsidR="009600E5">
        <w:instrText>ADDIN CSL_CITATION {"mendeley": {"previouslyFormattedCitation": "(Szulkin, Bierne, &amp; David,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EB47B1">
        <w:fldChar w:fldCharType="separate"/>
      </w:r>
      <w:r w:rsidR="00EB47B1" w:rsidRPr="00EB47B1">
        <w:rPr>
          <w:noProof/>
        </w:rPr>
        <w:t>(Szulkin, Bierne, &amp; David, 2010)</w:t>
      </w:r>
      <w:r w:rsidR="00EB47B1">
        <w:fldChar w:fldCharType="end"/>
      </w:r>
      <w:r w:rsidR="00C71F3A">
        <w:t>)</w:t>
      </w:r>
      <w:r w:rsidR="00EB47B1">
        <w:t xml:space="preserve"> and using </w:t>
      </w:r>
      <w:r w:rsidRPr="00015327">
        <w:rPr>
          <w:i/>
        </w:rPr>
        <w:t>GEPHAST</w:t>
      </w:r>
      <w:r w:rsidR="00EB47B1">
        <w:t xml:space="preserve"> </w:t>
      </w:r>
      <w:r w:rsidR="00EB47B1">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EB47B1">
        <w:fldChar w:fldCharType="separate"/>
      </w:r>
      <w:r w:rsidR="00EB47B1" w:rsidRPr="00EB47B1">
        <w:rPr>
          <w:noProof/>
        </w:rPr>
        <w:t>(Amos &amp; Acevedo-Whitehouse, 2009)</w:t>
      </w:r>
      <w:r w:rsidR="00EB47B1">
        <w:fldChar w:fldCharType="end"/>
      </w:r>
      <w:r w:rsidR="00EB47B1">
        <w:t xml:space="preserve">. Correlations (both Pearson and Spearman) </w:t>
      </w:r>
      <w:r w:rsidR="008E6E6C">
        <w:t xml:space="preserve">among the traits provided </w:t>
      </w:r>
      <w:r w:rsidR="00EB47B1">
        <w:t>are reported in several different formats (as text, spreadsheets, and images)</w:t>
      </w:r>
      <w:r w:rsidR="001D17D7">
        <w:t xml:space="preserve">; significance tests are conducted on these correlations, and the </w:t>
      </w:r>
      <w:r w:rsidRPr="00015327">
        <w:rPr>
          <w:i/>
        </w:rPr>
        <w:t>P</w:t>
      </w:r>
      <w:r w:rsidR="001D17D7">
        <w:t>-values</w:t>
      </w:r>
      <w:r w:rsidR="00EB47B1">
        <w:t xml:space="preserve"> (both adjusted and unadjusted for multiple comparisons)</w:t>
      </w:r>
      <w:r w:rsidR="001D17D7">
        <w:t xml:space="preserve"> are also reported in the various formats</w:t>
      </w:r>
      <w:r w:rsidR="00EB47B1">
        <w:t>.</w:t>
      </w:r>
    </w:p>
    <w:p w14:paraId="17C3A23F" w14:textId="2521BE1A" w:rsidR="004F0EC2" w:rsidRDefault="004F0EC2" w:rsidP="004F0EC2">
      <w:pPr>
        <w:pStyle w:val="Heading1"/>
      </w:pPr>
      <w:bookmarkStart w:id="1" w:name="_Toc221963754"/>
      <w:r>
        <w:t xml:space="preserve">Citing </w:t>
      </w:r>
      <w:r w:rsidR="00015327" w:rsidRPr="00015327">
        <w:rPr>
          <w:i/>
        </w:rPr>
        <w:t>HeFPipe</w:t>
      </w:r>
      <w:bookmarkEnd w:id="1"/>
    </w:p>
    <w:p w14:paraId="6EBC88E7" w14:textId="3E9A4EA4"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A computer note about </w:t>
      </w:r>
      <w:r w:rsidR="00015327" w:rsidRPr="00015327">
        <w:rPr>
          <w:rFonts w:ascii="Cambria" w:hAnsi="Cambria" w:cs="Times"/>
          <w:i/>
        </w:rPr>
        <w:t>HeFPipe</w:t>
      </w:r>
      <w:r w:rsidRPr="004F0EC2">
        <w:rPr>
          <w:rFonts w:ascii="Cambria" w:hAnsi="Cambria" w:cs="Times"/>
        </w:rPr>
        <w:t xml:space="preserve"> has been published in</w:t>
      </w:r>
      <w:r>
        <w:rPr>
          <w:rFonts w:ascii="Cambria" w:hAnsi="Cambria" w:cs="Times"/>
        </w:rPr>
        <w:t xml:space="preserve"> the journal,</w:t>
      </w:r>
      <w:r w:rsidRPr="004F0EC2">
        <w:rPr>
          <w:rFonts w:ascii="Cambria" w:hAnsi="Cambria" w:cs="Times"/>
        </w:rPr>
        <w:t xml:space="preserve"> Molecular Ecology </w:t>
      </w:r>
      <w:commentRangeStart w:id="2"/>
      <w:r w:rsidRPr="004F0EC2">
        <w:rPr>
          <w:rFonts w:ascii="Cambria" w:hAnsi="Cambria" w:cs="Times"/>
        </w:rPr>
        <w:t>Resources</w:t>
      </w:r>
      <w:commentRangeEnd w:id="2"/>
      <w:r>
        <w:rPr>
          <w:rStyle w:val="CommentReference"/>
        </w:rPr>
        <w:commentReference w:id="2"/>
      </w:r>
      <w:r>
        <w:rPr>
          <w:rFonts w:ascii="Cambria" w:hAnsi="Cambria" w:cs="Times"/>
        </w:rPr>
        <w:t xml:space="preserve">. If you use </w:t>
      </w:r>
      <w:r w:rsidR="00015327" w:rsidRPr="00015327">
        <w:rPr>
          <w:rFonts w:ascii="Cambria" w:hAnsi="Cambria" w:cs="Times"/>
          <w:i/>
        </w:rPr>
        <w:t>HeFPipe</w:t>
      </w:r>
      <w:r w:rsidRPr="004F0EC2">
        <w:rPr>
          <w:rFonts w:ascii="Cambria" w:hAnsi="Cambria" w:cs="Times"/>
        </w:rPr>
        <w:t>, the package should be cited as:</w:t>
      </w:r>
    </w:p>
    <w:p w14:paraId="51DCE5C0" w14:textId="4DA5FED5"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Citation </w:t>
      </w:r>
      <w:commentRangeStart w:id="3"/>
      <w:r>
        <w:rPr>
          <w:rFonts w:ascii="Cambria" w:hAnsi="Cambria" w:cs="Times"/>
        </w:rPr>
        <w:t>here</w:t>
      </w:r>
      <w:commentRangeEnd w:id="3"/>
      <w:r>
        <w:rPr>
          <w:rStyle w:val="CommentReference"/>
        </w:rPr>
        <w:commentReference w:id="3"/>
      </w:r>
    </w:p>
    <w:p w14:paraId="4733F9B7" w14:textId="77777777" w:rsidR="004F0EC2" w:rsidRPr="004F0EC2" w:rsidRDefault="004F0EC2" w:rsidP="004F0EC2">
      <w:pPr>
        <w:jc w:val="both"/>
      </w:pPr>
    </w:p>
    <w:p w14:paraId="1E7E6D9F" w14:textId="73403EE1" w:rsidR="00196608" w:rsidRDefault="00196608">
      <w:pPr>
        <w:rPr>
          <w:rFonts w:asciiTheme="majorHAnsi" w:eastAsiaTheme="majorEastAsia" w:hAnsiTheme="majorHAnsi" w:cstheme="majorBidi"/>
          <w:b/>
          <w:bCs/>
          <w:color w:val="345A8A" w:themeColor="accent1" w:themeShade="B5"/>
          <w:sz w:val="32"/>
          <w:szCs w:val="32"/>
        </w:rPr>
      </w:pPr>
      <w:r>
        <w:br w:type="page"/>
      </w:r>
    </w:p>
    <w:p w14:paraId="60C4216C" w14:textId="728F8063" w:rsidR="00AB2418" w:rsidRDefault="00807EB1" w:rsidP="00C51FD0">
      <w:pPr>
        <w:pStyle w:val="Heading1"/>
        <w:keepNext w:val="0"/>
        <w:keepLines w:val="0"/>
        <w:widowControl w:val="0"/>
      </w:pPr>
      <w:bookmarkStart w:id="4" w:name="_Toc221963755"/>
      <w:r>
        <w:t>Installation</w:t>
      </w:r>
      <w:bookmarkEnd w:id="4"/>
    </w:p>
    <w:p w14:paraId="50B35613" w14:textId="30CF239F" w:rsidR="001234DD" w:rsidRDefault="001234DD" w:rsidP="00C51FD0">
      <w:pPr>
        <w:pStyle w:val="Heading2"/>
        <w:keepNext w:val="0"/>
        <w:keepLines w:val="0"/>
        <w:widowControl w:val="0"/>
      </w:pPr>
      <w:bookmarkStart w:id="5" w:name="_Toc221963756"/>
      <w:r>
        <w:t>System Requirements</w:t>
      </w:r>
      <w:bookmarkEnd w:id="5"/>
    </w:p>
    <w:p w14:paraId="0AF9EB93" w14:textId="4759574E" w:rsidR="001234DD" w:rsidRDefault="00015327" w:rsidP="00C51FD0">
      <w:pPr>
        <w:pStyle w:val="ListParagraph"/>
        <w:widowControl w:val="0"/>
        <w:numPr>
          <w:ilvl w:val="0"/>
          <w:numId w:val="9"/>
        </w:numPr>
      </w:pPr>
      <w:r w:rsidRPr="00015327">
        <w:rPr>
          <w:i/>
        </w:rPr>
        <w:t>HeFPipe</w:t>
      </w:r>
      <w:r w:rsidR="001234DD">
        <w:t xml:space="preserve"> was designed to wo</w:t>
      </w:r>
      <w:r w:rsidR="005A2445">
        <w:t>rk on Mac OS</w:t>
      </w:r>
      <w:r w:rsidR="00053976">
        <w:t xml:space="preserve"> </w:t>
      </w:r>
      <w:r w:rsidR="005A2445">
        <w:t>X operating systems.</w:t>
      </w:r>
    </w:p>
    <w:p w14:paraId="1667A3B4" w14:textId="4D7C70BB" w:rsidR="00DC131B" w:rsidRPr="001234DD" w:rsidRDefault="001234DD" w:rsidP="00DC131B">
      <w:pPr>
        <w:pStyle w:val="ListParagraph"/>
        <w:widowControl w:val="0"/>
        <w:numPr>
          <w:ilvl w:val="0"/>
          <w:numId w:val="9"/>
        </w:numPr>
      </w:pPr>
      <w:r>
        <w:t>32.1 MB free hard disk space.</w:t>
      </w:r>
    </w:p>
    <w:p w14:paraId="063D43BD" w14:textId="775C612E" w:rsidR="00807EB1" w:rsidRPr="00807EB1" w:rsidRDefault="00807EB1" w:rsidP="00C51FD0">
      <w:pPr>
        <w:pStyle w:val="Heading2"/>
        <w:keepNext w:val="0"/>
        <w:keepLines w:val="0"/>
        <w:widowControl w:val="0"/>
      </w:pPr>
      <w:bookmarkStart w:id="6" w:name="_Toc221963757"/>
      <w:r>
        <w:t>Dependencies</w:t>
      </w:r>
      <w:bookmarkEnd w:id="6"/>
    </w:p>
    <w:p w14:paraId="30EA7201" w14:textId="7CE5297B" w:rsidR="00395923" w:rsidRDefault="00015327" w:rsidP="00C51FD0">
      <w:pPr>
        <w:pStyle w:val="ListParagraph"/>
        <w:widowControl w:val="0"/>
        <w:numPr>
          <w:ilvl w:val="0"/>
          <w:numId w:val="10"/>
        </w:numPr>
        <w:spacing w:line="360" w:lineRule="auto"/>
      </w:pPr>
      <w:r w:rsidRPr="00015327">
        <w:rPr>
          <w:i/>
        </w:rPr>
        <w:t>HeFPipe</w:t>
      </w:r>
      <w:r w:rsidR="00395923">
        <w:t xml:space="preserve"> is run through a </w:t>
      </w:r>
      <w:r w:rsidR="00ED38B3">
        <w:t>command-line</w:t>
      </w:r>
      <w:r w:rsidR="00395923">
        <w:t xml:space="preserve"> terminal and requires basic knowledge of </w:t>
      </w:r>
      <w:r w:rsidR="00ED38B3">
        <w:t>command-line</w:t>
      </w:r>
      <w:r w:rsidR="00395923">
        <w:t xml:space="preserve"> syntax. There are many </w:t>
      </w:r>
      <w:r w:rsidR="003A004E">
        <w:t xml:space="preserve">basic </w:t>
      </w:r>
      <w:r w:rsidR="00395923">
        <w:t xml:space="preserve">tutorials available online, such as this one: </w:t>
      </w:r>
      <w:hyperlink r:id="rId14" w:history="1">
        <w:r w:rsidR="00395923" w:rsidRPr="00395923">
          <w:rPr>
            <w:rStyle w:val="Hyperlink"/>
          </w:rPr>
          <w:t>http://cs.colby.edu/maxwell/courses/tutorials/terminal/</w:t>
        </w:r>
      </w:hyperlink>
      <w:r w:rsidR="00395923">
        <w:t>.</w:t>
      </w:r>
    </w:p>
    <w:p w14:paraId="7E6E1C60" w14:textId="560E632C" w:rsidR="00281E8E" w:rsidRDefault="00281E8E" w:rsidP="00C51FD0">
      <w:pPr>
        <w:pStyle w:val="ListParagraph"/>
        <w:widowControl w:val="0"/>
        <w:numPr>
          <w:ilvl w:val="0"/>
          <w:numId w:val="10"/>
        </w:numPr>
        <w:spacing w:line="360" w:lineRule="auto"/>
      </w:pPr>
      <w:r>
        <w:t xml:space="preserve">Download &amp; install R v. 2.15.1. </w:t>
      </w:r>
      <w:r w:rsidR="00026FA3">
        <w:t>(</w:t>
      </w:r>
      <w:hyperlink r:id="rId15" w:history="1">
        <w:r w:rsidR="00026FA3" w:rsidRPr="003A1C2D">
          <w:rPr>
            <w:rStyle w:val="Hyperlink"/>
          </w:rPr>
          <w:t>http://www.r-project.org/</w:t>
        </w:r>
      </w:hyperlink>
      <w:r w:rsidR="00026FA3">
        <w:t>)</w:t>
      </w:r>
    </w:p>
    <w:p w14:paraId="786FFD07" w14:textId="6ABF856F" w:rsidR="00026FA3" w:rsidRDefault="00281E8E" w:rsidP="001B22F0">
      <w:pPr>
        <w:pStyle w:val="ListParagraph"/>
        <w:widowControl w:val="0"/>
        <w:numPr>
          <w:ilvl w:val="0"/>
          <w:numId w:val="10"/>
        </w:numPr>
        <w:spacing w:line="360" w:lineRule="auto"/>
      </w:pPr>
      <w:r>
        <w:t xml:space="preserve">Install </w:t>
      </w:r>
      <w:r w:rsidR="005964F8">
        <w:t xml:space="preserve">R </w:t>
      </w:r>
      <w:r>
        <w:t xml:space="preserve">packages </w:t>
      </w:r>
      <w:r w:rsidR="00AE6482">
        <w:t>‘</w:t>
      </w:r>
      <w:r>
        <w:t>reshape</w:t>
      </w:r>
      <w:r w:rsidR="00AE6482">
        <w:t>’</w:t>
      </w:r>
      <w:r>
        <w:t xml:space="preserve">, </w:t>
      </w:r>
      <w:r w:rsidR="00AE6482">
        <w:t>‘</w:t>
      </w:r>
      <w:r w:rsidR="00015327" w:rsidRPr="00015327">
        <w:rPr>
          <w:i/>
        </w:rPr>
        <w:t>Rhh</w:t>
      </w:r>
      <w:r w:rsidR="00AE6482">
        <w:t>’</w:t>
      </w:r>
      <w:r>
        <w:t xml:space="preserve">, </w:t>
      </w:r>
      <w:r w:rsidR="00AE6482">
        <w:t>‘</w:t>
      </w:r>
      <w:r>
        <w:t>ggplot2</w:t>
      </w:r>
      <w:r w:rsidR="00AE6482">
        <w:t>’</w:t>
      </w:r>
      <w:r>
        <w:t xml:space="preserve">, </w:t>
      </w:r>
      <w:r w:rsidR="00AE6482">
        <w:t>‘</w:t>
      </w:r>
      <w:r>
        <w:t>pgi</w:t>
      </w:r>
      <w:r w:rsidR="004B58BF">
        <w:t>rmes</w:t>
      </w:r>
      <w:r>
        <w:t>s</w:t>
      </w:r>
      <w:r w:rsidR="00AE6482">
        <w:t>’</w:t>
      </w:r>
      <w:r>
        <w:t xml:space="preserve">, </w:t>
      </w:r>
      <w:r w:rsidR="00AE6482">
        <w:t>‘</w:t>
      </w:r>
      <w:r>
        <w:t>lattice</w:t>
      </w:r>
      <w:r w:rsidR="00AE6482">
        <w:t>’</w:t>
      </w:r>
      <w:r>
        <w:t xml:space="preserve">, </w:t>
      </w:r>
      <w:r w:rsidR="00AE6482">
        <w:t>‘</w:t>
      </w:r>
      <w:r>
        <w:t>MASS</w:t>
      </w:r>
      <w:r w:rsidR="00AE6482">
        <w:t>’</w:t>
      </w:r>
      <w:r w:rsidR="002F0F87">
        <w:t xml:space="preserve">, </w:t>
      </w:r>
      <w:r w:rsidR="00042C65">
        <w:t xml:space="preserve">and </w:t>
      </w:r>
      <w:r w:rsidR="00AE6482">
        <w:t>‘</w:t>
      </w:r>
      <w:r w:rsidR="002F0F87">
        <w:t>PerformanceAnalytics</w:t>
      </w:r>
      <w:r w:rsidR="00AE6482">
        <w:t>’</w:t>
      </w:r>
      <w:r w:rsidR="00042C65">
        <w:t>.</w:t>
      </w:r>
      <w:r w:rsidR="001B22F0">
        <w:t xml:space="preserve"> </w:t>
      </w:r>
      <w:r w:rsidR="00026FA3">
        <w:t>Once R is installed, these can be installed from the Package Installer option from the Packages &amp; Data menu</w:t>
      </w:r>
      <w:r w:rsidR="007E1735">
        <w:t xml:space="preserve"> (make sure to click the “install dependencies” box)</w:t>
      </w:r>
      <w:r w:rsidR="00026FA3">
        <w:t>.</w:t>
      </w:r>
    </w:p>
    <w:p w14:paraId="7B4ADD8A" w14:textId="6E593FDD" w:rsidR="00026FA3" w:rsidRDefault="00026FA3" w:rsidP="00C51FD0">
      <w:pPr>
        <w:pStyle w:val="ListParagraph"/>
        <w:widowControl w:val="0"/>
        <w:numPr>
          <w:ilvl w:val="0"/>
          <w:numId w:val="10"/>
        </w:numPr>
        <w:spacing w:line="360" w:lineRule="auto"/>
      </w:pPr>
      <w:r>
        <w:t>D</w:t>
      </w:r>
      <w:r w:rsidR="00281E8E">
        <w:t>ownl</w:t>
      </w:r>
      <w:r>
        <w:t xml:space="preserve">oad and install </w:t>
      </w:r>
      <w:r w:rsidR="00015327" w:rsidRPr="00015327">
        <w:rPr>
          <w:i/>
        </w:rPr>
        <w:t>Python</w:t>
      </w:r>
      <w:r>
        <w:t xml:space="preserve"> v 2.7.3—not v 3.2.3</w:t>
      </w:r>
      <w:proofErr w:type="gramStart"/>
      <w:r>
        <w:t>!—</w:t>
      </w:r>
      <w:proofErr w:type="gramEnd"/>
      <w:r>
        <w:t xml:space="preserve"> (</w:t>
      </w:r>
      <w:hyperlink r:id="rId16" w:history="1">
        <w:r w:rsidRPr="00285BB8">
          <w:rPr>
            <w:rStyle w:val="Hyperlink"/>
          </w:rPr>
          <w:t>http://www.</w:t>
        </w:r>
        <w:r w:rsidR="00015327" w:rsidRPr="00015327">
          <w:rPr>
            <w:rStyle w:val="Hyperlink"/>
            <w:i/>
          </w:rPr>
          <w:t>Python</w:t>
        </w:r>
        <w:r w:rsidRPr="00285BB8">
          <w:rPr>
            <w:rStyle w:val="Hyperlink"/>
          </w:rPr>
          <w:t>.org/getit/</w:t>
        </w:r>
      </w:hyperlink>
      <w:r>
        <w:t xml:space="preserve">). </w:t>
      </w:r>
      <w:r w:rsidR="00F36D9F">
        <w:t>A version of pyton 2.x usually comes pre-installed on Mac OS X operating systems</w:t>
      </w:r>
      <w:r w:rsidR="00281E8E">
        <w:t xml:space="preserve">. </w:t>
      </w:r>
    </w:p>
    <w:p w14:paraId="512654AD" w14:textId="405203C0" w:rsidR="00E5765F" w:rsidRDefault="00E5765F" w:rsidP="00C51FD0">
      <w:pPr>
        <w:pStyle w:val="ListParagraph"/>
        <w:widowControl w:val="0"/>
        <w:numPr>
          <w:ilvl w:val="0"/>
          <w:numId w:val="10"/>
        </w:numPr>
        <w:spacing w:line="360" w:lineRule="auto"/>
      </w:pPr>
      <w:r>
        <w:rPr>
          <w:i/>
        </w:rPr>
        <w:t>Python</w:t>
      </w:r>
      <w:r>
        <w:t xml:space="preserve"> packages os, </w:t>
      </w:r>
      <w:proofErr w:type="gramStart"/>
      <w:r>
        <w:t>re,</w:t>
      </w:r>
      <w:proofErr w:type="gramEnd"/>
      <w:r>
        <w:t xml:space="preserve"> csv, pickle, copy, math, collections, and itertools should already be pre-installed in </w:t>
      </w:r>
      <w:r>
        <w:rPr>
          <w:i/>
        </w:rPr>
        <w:t>Python</w:t>
      </w:r>
      <w:r>
        <w:t xml:space="preserve">. </w:t>
      </w:r>
      <w:r>
        <w:rPr>
          <w:i/>
        </w:rPr>
        <w:t>PypeR</w:t>
      </w:r>
      <w:r>
        <w:t xml:space="preserve"> v. 1.1.1 will install automatically when </w:t>
      </w:r>
      <w:r w:rsidRPr="00E5765F">
        <w:rPr>
          <w:i/>
        </w:rPr>
        <w:t>HeFPipe</w:t>
      </w:r>
      <w:r>
        <w:t xml:space="preserve"> is installed</w:t>
      </w:r>
      <w:r w:rsidR="00D51605">
        <w:t xml:space="preserve"> below.</w:t>
      </w:r>
    </w:p>
    <w:p w14:paraId="63E6819C" w14:textId="05467C48" w:rsidR="00CD6881" w:rsidRDefault="00CD6881" w:rsidP="00C51FD0">
      <w:pPr>
        <w:pStyle w:val="ListParagraph"/>
        <w:widowControl w:val="0"/>
        <w:numPr>
          <w:ilvl w:val="0"/>
          <w:numId w:val="10"/>
        </w:numPr>
        <w:spacing w:line="360" w:lineRule="auto"/>
      </w:pPr>
      <w:r>
        <w:t>Download</w:t>
      </w:r>
      <w:r w:rsidR="00DE2A42">
        <w:t xml:space="preserve"> the</w:t>
      </w:r>
      <w:r>
        <w:t xml:space="preserve"> </w:t>
      </w:r>
      <w:r w:rsidR="00015327" w:rsidRPr="00015327">
        <w:rPr>
          <w:i/>
        </w:rPr>
        <w:t>GEPHAST</w:t>
      </w:r>
      <w:r w:rsidR="00A24807">
        <w:t xml:space="preserve"> macro</w:t>
      </w:r>
      <w:r w:rsidR="00D466EE">
        <w:t xml:space="preserve"> </w:t>
      </w:r>
      <w:r w:rsidR="00D466EE">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D466EE">
        <w:fldChar w:fldCharType="separate"/>
      </w:r>
      <w:r w:rsidR="00D466EE" w:rsidRPr="00D466EE">
        <w:rPr>
          <w:noProof/>
        </w:rPr>
        <w:t>(Amos &amp; Acevedo-Whitehouse, 2009)</w:t>
      </w:r>
      <w:r w:rsidR="00D466EE">
        <w:fldChar w:fldCharType="end"/>
      </w:r>
      <w:r>
        <w:t xml:space="preserve"> </w:t>
      </w:r>
      <w:r w:rsidR="00D466EE">
        <w:t>for Microsoft Excel (</w:t>
      </w:r>
      <w:hyperlink r:id="rId17" w:history="1">
        <w:r w:rsidR="00D466EE" w:rsidRPr="00285BB8">
          <w:rPr>
            <w:rStyle w:val="Hyperlink"/>
          </w:rPr>
          <w:t>http://www.zoo.cam.ac.uk/zoostaff/meg/amos.htm</w:t>
        </w:r>
      </w:hyperlink>
      <w:r w:rsidR="00D466EE">
        <w:t>).</w:t>
      </w:r>
    </w:p>
    <w:p w14:paraId="39FD9A30" w14:textId="2324463F" w:rsidR="00DC131B" w:rsidRDefault="00DC131B" w:rsidP="00C51FD0">
      <w:pPr>
        <w:pStyle w:val="ListParagraph"/>
        <w:widowControl w:val="0"/>
        <w:numPr>
          <w:ilvl w:val="0"/>
          <w:numId w:val="10"/>
        </w:numPr>
        <w:spacing w:line="360" w:lineRule="auto"/>
      </w:pPr>
      <w:r>
        <w:t>Microsoft Excel m</w:t>
      </w:r>
      <w:r w:rsidR="00C92888">
        <w:t xml:space="preserve">ust also be installed for the </w:t>
      </w:r>
      <w:r w:rsidR="00015327" w:rsidRPr="00015327">
        <w:rPr>
          <w:i/>
        </w:rPr>
        <w:t>GEPHAST</w:t>
      </w:r>
      <w:r w:rsidR="00C92888">
        <w:t xml:space="preserve"> component.</w:t>
      </w:r>
    </w:p>
    <w:p w14:paraId="6DA6650C" w14:textId="72E42274" w:rsidR="00AB2418" w:rsidRDefault="003A554E" w:rsidP="00C51FD0">
      <w:pPr>
        <w:pStyle w:val="Heading2"/>
        <w:keepNext w:val="0"/>
        <w:keepLines w:val="0"/>
        <w:widowControl w:val="0"/>
      </w:pPr>
      <w:bookmarkStart w:id="7" w:name="_Toc221963758"/>
      <w:r>
        <w:t>Installing</w:t>
      </w:r>
      <w:r w:rsidR="00AB2418">
        <w:t xml:space="preserve"> </w:t>
      </w:r>
      <w:r w:rsidR="00015327" w:rsidRPr="00015327">
        <w:rPr>
          <w:i/>
        </w:rPr>
        <w:t>HeFPipe</w:t>
      </w:r>
      <w:bookmarkEnd w:id="7"/>
    </w:p>
    <w:p w14:paraId="35BE3D97" w14:textId="2309A876" w:rsidR="002E6EB7" w:rsidRPr="002E6EB7" w:rsidRDefault="002E6EB7" w:rsidP="00C51FD0">
      <w:pPr>
        <w:pStyle w:val="ListParagraph"/>
        <w:widowControl w:val="0"/>
        <w:numPr>
          <w:ilvl w:val="0"/>
          <w:numId w:val="2"/>
        </w:numPr>
        <w:spacing w:line="360" w:lineRule="auto"/>
        <w:rPr>
          <w:u w:val="single"/>
        </w:rPr>
      </w:pPr>
      <w:r>
        <w:t>Download the HeFPipe package from GitHub (</w:t>
      </w:r>
      <w:hyperlink r:id="rId18" w:history="1">
        <w:r w:rsidRPr="0064076F">
          <w:rPr>
            <w:rStyle w:val="Hyperlink"/>
          </w:rPr>
          <w:t>https://github.com/Atticus29/</w:t>
        </w:r>
        <w:r w:rsidRPr="00015327">
          <w:rPr>
            <w:rStyle w:val="Hyperlink"/>
            <w:i/>
          </w:rPr>
          <w:t>HeFPipe</w:t>
        </w:r>
        <w:r w:rsidRPr="0064076F">
          <w:rPr>
            <w:rStyle w:val="Hyperlink"/>
          </w:rPr>
          <w:t>_repos</w:t>
        </w:r>
      </w:hyperlink>
      <w:r>
        <w:rPr>
          <w:rStyle w:val="Hyperlink"/>
          <w:color w:val="auto"/>
          <w:u w:val="none"/>
        </w:rPr>
        <w:t xml:space="preserve">). </w:t>
      </w:r>
    </w:p>
    <w:p w14:paraId="435A0CAF" w14:textId="7C7AC01C" w:rsidR="0046686C" w:rsidRPr="00980561" w:rsidRDefault="002E6EB7" w:rsidP="00C51FD0">
      <w:pPr>
        <w:pStyle w:val="ListParagraph"/>
        <w:widowControl w:val="0"/>
        <w:numPr>
          <w:ilvl w:val="0"/>
          <w:numId w:val="2"/>
        </w:numPr>
        <w:spacing w:line="360" w:lineRule="auto"/>
        <w:rPr>
          <w:u w:val="single"/>
        </w:rPr>
      </w:pPr>
      <w:r>
        <w:t>Navigate (using ‘cd’ in command</w:t>
      </w:r>
      <w:r w:rsidR="00921D38">
        <w:t>-</w:t>
      </w:r>
      <w:r>
        <w:t xml:space="preserve">line) to the </w:t>
      </w:r>
      <w:r w:rsidR="00921D38">
        <w:t>directory containing the package you just downloaded. You should see a file called, ‘setup.py’. Type, ‘python setup.py install’ in comm</w:t>
      </w:r>
      <w:r w:rsidR="009874A7">
        <w:t xml:space="preserve">and-line. This should install </w:t>
      </w:r>
      <w:r w:rsidR="004D14FC">
        <w:t>the pyper.</w:t>
      </w:r>
      <w:r w:rsidR="009874A7">
        <w:t xml:space="preserve">py, </w:t>
      </w:r>
      <w:r w:rsidR="00091543">
        <w:t>Hef</w:t>
      </w:r>
      <w:r w:rsidR="00003762">
        <w:t>Pipe_modules</w:t>
      </w:r>
      <w:r w:rsidR="009874A7">
        <w:t>.py, and HefPipe.py</w:t>
      </w:r>
      <w:r w:rsidR="00921D38">
        <w:t xml:space="preserve"> scripts onto your machine.</w:t>
      </w:r>
    </w:p>
    <w:p w14:paraId="5EDED7D4" w14:textId="6ED683D6" w:rsidR="0046686C" w:rsidRPr="0046686C" w:rsidRDefault="00232C27" w:rsidP="00C51FD0">
      <w:pPr>
        <w:pStyle w:val="Heading1"/>
        <w:keepNext w:val="0"/>
        <w:keepLines w:val="0"/>
        <w:widowControl w:val="0"/>
      </w:pPr>
      <w:bookmarkStart w:id="8" w:name="_Toc221963759"/>
      <w:r>
        <w:t>The Input F</w:t>
      </w:r>
      <w:r w:rsidR="0046686C">
        <w:t>iles</w:t>
      </w:r>
      <w:bookmarkEnd w:id="8"/>
    </w:p>
    <w:p w14:paraId="6384A9DB" w14:textId="6FF94062" w:rsidR="003A41AE" w:rsidRDefault="003A41AE" w:rsidP="00C51FD0">
      <w:pPr>
        <w:widowControl w:val="0"/>
        <w:spacing w:line="360" w:lineRule="auto"/>
      </w:pPr>
      <w:r>
        <w:t xml:space="preserve">In order to run </w:t>
      </w:r>
      <w:r w:rsidR="00015327" w:rsidRPr="00015327">
        <w:rPr>
          <w:i/>
        </w:rPr>
        <w:t>HeFPipe</w:t>
      </w:r>
      <w:r>
        <w:t>, a few input files are</w:t>
      </w:r>
      <w:r w:rsidR="009425D2">
        <w:t xml:space="preserve"> required</w:t>
      </w:r>
      <w:r w:rsidR="00FD6142">
        <w:t>; a</w:t>
      </w:r>
      <w:r w:rsidR="00D67BFB">
        <w:t xml:space="preserve"> template of each of these fi</w:t>
      </w:r>
      <w:r w:rsidR="00FD6142">
        <w:t>les comes with the example data.</w:t>
      </w:r>
      <w:r w:rsidR="00985158">
        <w:t xml:space="preserve"> These files are:</w:t>
      </w:r>
    </w:p>
    <w:p w14:paraId="4B83BF82" w14:textId="24B50C77" w:rsidR="00980561" w:rsidRDefault="00F0789C" w:rsidP="00C51FD0">
      <w:pPr>
        <w:pStyle w:val="Heading2"/>
        <w:keepNext w:val="0"/>
        <w:keepLines w:val="0"/>
        <w:widowControl w:val="0"/>
      </w:pPr>
      <w:bookmarkStart w:id="9" w:name="_Toc221963760"/>
      <w:r w:rsidRPr="00F0789C">
        <w:t>A</w:t>
      </w:r>
      <w:r w:rsidR="003A41AE" w:rsidRPr="00F0789C">
        <w:t>ddresses</w:t>
      </w:r>
      <w:r w:rsidR="00743006">
        <w:t xml:space="preserve"> File</w:t>
      </w:r>
      <w:bookmarkEnd w:id="9"/>
    </w:p>
    <w:p w14:paraId="6D30E8A8" w14:textId="343B1571" w:rsidR="003A41AE" w:rsidRDefault="00980561" w:rsidP="00C51FD0">
      <w:pPr>
        <w:widowControl w:val="0"/>
        <w:spacing w:line="360" w:lineRule="auto"/>
        <w:ind w:left="100"/>
      </w:pPr>
      <w:proofErr w:type="gramStart"/>
      <w:r>
        <w:t>A</w:t>
      </w:r>
      <w:r w:rsidR="003A41AE">
        <w:t xml:space="preserve"> csv</w:t>
      </w:r>
      <w:r w:rsidR="00DB1980">
        <w:t xml:space="preserve"> (comma-separated values)</w:t>
      </w:r>
      <w:r w:rsidR="003A41AE">
        <w:t xml:space="preserve"> file </w:t>
      </w:r>
      <w:r w:rsidR="000078A5">
        <w:t xml:space="preserve">(called, ‘addresses.csv’ in the example data set) </w:t>
      </w:r>
      <w:r w:rsidR="003A41AE">
        <w:t>containing the paths for all of t</w:t>
      </w:r>
      <w:r w:rsidR="003D07B6">
        <w:t>he</w:t>
      </w:r>
      <w:r w:rsidR="00AE59C0">
        <w:t xml:space="preserve"> input files (see </w:t>
      </w:r>
      <w:r w:rsidR="00AE59C0">
        <w:fldChar w:fldCharType="begin"/>
      </w:r>
      <w:r w:rsidR="00AE59C0">
        <w:instrText xml:space="preserve"> REF _Ref221707638 \h </w:instrText>
      </w:r>
      <w:r w:rsidR="00AE59C0">
        <w:fldChar w:fldCharType="separate"/>
      </w:r>
      <w:r w:rsidR="00E5765F">
        <w:t>Running the Example Data</w:t>
      </w:r>
      <w:r w:rsidR="00AE59C0">
        <w:fldChar w:fldCharType="end"/>
      </w:r>
      <w:r w:rsidR="00E76510">
        <w:t>).</w:t>
      </w:r>
      <w:proofErr w:type="gramEnd"/>
      <w:r w:rsidR="00E136AE">
        <w:t xml:space="preserve"> Note that you should not include quotation marks for the paths designated in this file.</w:t>
      </w:r>
    </w:p>
    <w:p w14:paraId="7D31AC50" w14:textId="3F519B37" w:rsidR="00980561" w:rsidRDefault="00740BA9" w:rsidP="00C51FD0">
      <w:pPr>
        <w:pStyle w:val="Heading2"/>
        <w:keepNext w:val="0"/>
        <w:keepLines w:val="0"/>
        <w:widowControl w:val="0"/>
      </w:pPr>
      <w:bookmarkStart w:id="10" w:name="_Toc221963761"/>
      <w:r>
        <w:t>Allele Reports D</w:t>
      </w:r>
      <w:r w:rsidR="00A00126">
        <w:t>irectory</w:t>
      </w:r>
      <w:bookmarkEnd w:id="10"/>
    </w:p>
    <w:p w14:paraId="3D0E1951" w14:textId="5F99E4F7" w:rsidR="00D94D22" w:rsidRDefault="00980561" w:rsidP="00C51FD0">
      <w:pPr>
        <w:widowControl w:val="0"/>
        <w:spacing w:line="360" w:lineRule="auto"/>
        <w:ind w:left="100"/>
      </w:pPr>
      <w:r>
        <w:t>A</w:t>
      </w:r>
      <w:r w:rsidR="00D94D22">
        <w:t xml:space="preserve"> directory </w:t>
      </w:r>
      <w:r w:rsidR="00743006">
        <w:t>(</w:t>
      </w:r>
      <w:r w:rsidR="00740BA9">
        <w:t>called ‘allele_reports’</w:t>
      </w:r>
      <w:r w:rsidR="00204E1D">
        <w:t xml:space="preserve"> in</w:t>
      </w:r>
      <w:r w:rsidR="00743006">
        <w:t xml:space="preserve"> the example data set)</w:t>
      </w:r>
      <w:r w:rsidR="00740BA9">
        <w:t xml:space="preserve"> </w:t>
      </w:r>
      <w:r w:rsidR="00D94D22">
        <w:t xml:space="preserve">containing all of the allele reports from </w:t>
      </w:r>
      <w:r w:rsidR="00015327" w:rsidRPr="00015327">
        <w:rPr>
          <w:i/>
        </w:rPr>
        <w:t>GeneMarker</w:t>
      </w:r>
      <w:r w:rsidR="00D94D22">
        <w:t xml:space="preserve"> in </w:t>
      </w:r>
      <w:r w:rsidR="00D94D22" w:rsidRPr="00255668">
        <w:t>csv</w:t>
      </w:r>
      <w:r w:rsidR="00D94D22">
        <w:t xml:space="preserve"> format.</w:t>
      </w:r>
      <w:r w:rsidR="00F25598">
        <w:t xml:space="preserve"> Note: The allele reports need to be in the </w:t>
      </w:r>
      <w:r w:rsidR="00F25598" w:rsidRPr="00F26A3B">
        <w:t>“Marker Table” style</w:t>
      </w:r>
      <w:r w:rsidR="00F25598">
        <w:t xml:space="preserve"> (as opposed to “Peak Table” style).</w:t>
      </w:r>
      <w:r w:rsidR="00D94D22">
        <w:t xml:space="preserve"> As discussed below, the first file in this directory must contain </w:t>
      </w:r>
      <w:r w:rsidR="00D94D22" w:rsidRPr="00980561">
        <w:rPr>
          <w:i/>
        </w:rPr>
        <w:t>all</w:t>
      </w:r>
      <w:r w:rsidR="00D94D22">
        <w:t xml:space="preserve"> samples listed in the other files. In other words, the samples in all other allele reports are permitted to be subsets of the samples included in this first allele report.</w:t>
      </w:r>
      <w:r w:rsidR="00210DDE">
        <w:t xml:space="preserve"> If this is not possible, see the “</w:t>
      </w:r>
      <w:r w:rsidR="001F2F62">
        <w:fldChar w:fldCharType="begin"/>
      </w:r>
      <w:r w:rsidR="001F2F62">
        <w:instrText xml:space="preserve"> REF _Ref221863192 \h </w:instrText>
      </w:r>
      <w:r w:rsidR="001F2F62">
        <w:fldChar w:fldCharType="separate"/>
      </w:r>
      <w:r w:rsidR="00E5765F">
        <w:t>Some Important N</w:t>
      </w:r>
      <w:r w:rsidR="00E5765F" w:rsidRPr="00B15301">
        <w:t>otes</w:t>
      </w:r>
      <w:r w:rsidR="00E5765F">
        <w:t xml:space="preserve"> About the I</w:t>
      </w:r>
      <w:r w:rsidR="00E5765F" w:rsidRPr="00B15301">
        <w:t>nput</w:t>
      </w:r>
      <w:r w:rsidR="001F2F62">
        <w:fldChar w:fldCharType="end"/>
      </w:r>
      <w:r w:rsidR="00210DDE">
        <w:t>” section below</w:t>
      </w:r>
      <w:r w:rsidR="002053AB">
        <w:t xml:space="preserve"> for a solution</w:t>
      </w:r>
      <w:r w:rsidR="00210DDE">
        <w:t>.</w:t>
      </w:r>
    </w:p>
    <w:p w14:paraId="1A5CFEDD" w14:textId="1F50A853" w:rsidR="00980561" w:rsidRDefault="007640C9" w:rsidP="00C51FD0">
      <w:pPr>
        <w:pStyle w:val="Heading2"/>
        <w:keepNext w:val="0"/>
        <w:keepLines w:val="0"/>
        <w:widowControl w:val="0"/>
      </w:pPr>
      <w:bookmarkStart w:id="11" w:name="_Toc221963762"/>
      <w:r>
        <w:t>Loci</w:t>
      </w:r>
      <w:r w:rsidR="002F2DA8">
        <w:t xml:space="preserve"> to Include</w:t>
      </w:r>
      <w:r>
        <w:t xml:space="preserve"> File</w:t>
      </w:r>
      <w:bookmarkEnd w:id="11"/>
    </w:p>
    <w:p w14:paraId="085A595D" w14:textId="3BB50B36" w:rsidR="003A41AE" w:rsidRDefault="00980561" w:rsidP="00C51FD0">
      <w:pPr>
        <w:widowControl w:val="0"/>
        <w:spacing w:line="360" w:lineRule="auto"/>
        <w:ind w:left="100"/>
      </w:pPr>
      <w:proofErr w:type="gramStart"/>
      <w:r>
        <w:t>A</w:t>
      </w:r>
      <w:r w:rsidR="008B7A71">
        <w:t xml:space="preserve"> csv file</w:t>
      </w:r>
      <w:r w:rsidR="00204E1D">
        <w:t xml:space="preserve"> (called ‘keeplist.csv’ in the example data set)</w:t>
      </w:r>
      <w:r w:rsidR="008B7A71">
        <w:t xml:space="preserve"> containing a list of every microsatellite locus that will be used in the current run of the pipeline.</w:t>
      </w:r>
      <w:proofErr w:type="gramEnd"/>
      <w:r w:rsidR="00553766">
        <w:t xml:space="preserve"> Loci are listed in the first column of the spreadsheet, one locus to each row.</w:t>
      </w:r>
      <w:r w:rsidR="00D25C87">
        <w:t xml:space="preserve"> Note:</w:t>
      </w:r>
      <w:r w:rsidR="0061351E">
        <w:t xml:space="preserve"> </w:t>
      </w:r>
      <w:r w:rsidR="00015327" w:rsidRPr="00015327">
        <w:rPr>
          <w:i/>
        </w:rPr>
        <w:t>HeFPipe</w:t>
      </w:r>
      <w:r w:rsidR="008B7A71">
        <w:t xml:space="preserve"> will throw errors and arrest if a locus with no polymorphism is included in keeplist.csv. </w:t>
      </w:r>
    </w:p>
    <w:p w14:paraId="00E62224" w14:textId="2A869DA2" w:rsidR="00980561" w:rsidRDefault="007640C9" w:rsidP="00C51FD0">
      <w:pPr>
        <w:pStyle w:val="Heading2"/>
        <w:keepNext w:val="0"/>
        <w:keepLines w:val="0"/>
        <w:widowControl w:val="0"/>
      </w:pPr>
      <w:bookmarkStart w:id="12" w:name="_Toc221963763"/>
      <w:r>
        <w:t>Loci</w:t>
      </w:r>
      <w:r w:rsidR="002F2DA8">
        <w:t xml:space="preserve"> to Exclude</w:t>
      </w:r>
      <w:r>
        <w:t xml:space="preserve"> File</w:t>
      </w:r>
      <w:bookmarkEnd w:id="12"/>
    </w:p>
    <w:p w14:paraId="0D2300A8" w14:textId="5E66DD16" w:rsidR="003A41AE" w:rsidRPr="00980561" w:rsidRDefault="00980561" w:rsidP="00C51FD0">
      <w:pPr>
        <w:widowControl w:val="0"/>
        <w:spacing w:line="360" w:lineRule="auto"/>
        <w:ind w:left="100"/>
        <w:rPr>
          <w:b/>
        </w:rPr>
      </w:pPr>
      <w:r>
        <w:t>A</w:t>
      </w:r>
      <w:r w:rsidR="008B7A71">
        <w:t xml:space="preserve"> csv file</w:t>
      </w:r>
      <w:r w:rsidR="002A2F8A">
        <w:t xml:space="preserve"> (called ‘monolist.csv’ in the example data set)</w:t>
      </w:r>
      <w:r w:rsidR="008B7A71">
        <w:t xml:space="preserve"> containing a list of every microsatellite locus that is contained in the allele reports that will </w:t>
      </w:r>
      <w:r w:rsidR="008B7A71" w:rsidRPr="00980561">
        <w:rPr>
          <w:i/>
        </w:rPr>
        <w:t>not</w:t>
      </w:r>
      <w:r w:rsidR="008B7A71">
        <w:t xml:space="preserve"> be used in the current run of the pipeline. </w:t>
      </w:r>
      <w:r w:rsidR="00C15273">
        <w:t>This may be because the loci are monomorphic or difficult to score. This is intended to save the user time by not having to omit these data</w:t>
      </w:r>
      <w:r w:rsidR="003E7BB0">
        <w:t xml:space="preserve"> manually</w:t>
      </w:r>
      <w:r w:rsidR="00C15273">
        <w:t xml:space="preserve"> from all of his/her allele reports</w:t>
      </w:r>
      <w:r w:rsidR="004043B9">
        <w:t xml:space="preserve"> either during or after scoring</w:t>
      </w:r>
      <w:r w:rsidR="00C15273">
        <w:t>.</w:t>
      </w:r>
    </w:p>
    <w:p w14:paraId="6F6344E9" w14:textId="77777777" w:rsidR="00AE08DE" w:rsidRDefault="009B1C1F" w:rsidP="009F286F">
      <w:pPr>
        <w:pStyle w:val="Heading2"/>
        <w:keepLines w:val="0"/>
        <w:widowControl w:val="0"/>
      </w:pPr>
      <w:bookmarkStart w:id="13" w:name="_Toc221963764"/>
      <w:r w:rsidRPr="00980561">
        <w:t>Pipeline Directory</w:t>
      </w:r>
      <w:bookmarkEnd w:id="13"/>
    </w:p>
    <w:p w14:paraId="3F5E443C" w14:textId="0027E91F" w:rsidR="003A41AE" w:rsidRPr="00980561" w:rsidRDefault="00AE08DE" w:rsidP="003324A3">
      <w:pPr>
        <w:keepNext/>
        <w:widowControl w:val="0"/>
        <w:spacing w:line="360" w:lineRule="auto"/>
        <w:rPr>
          <w:b/>
        </w:rPr>
      </w:pPr>
      <w:r>
        <w:t>T</w:t>
      </w:r>
      <w:r w:rsidR="003324A3">
        <w:t>he output files of the pipeline</w:t>
      </w:r>
      <w:r w:rsidR="003A41AE" w:rsidRPr="009B1C1F">
        <w:t xml:space="preserve"> will be saved in this directory</w:t>
      </w:r>
      <w:r w:rsidR="009B1C1F">
        <w:t xml:space="preserve"> </w:t>
      </w:r>
      <w:r w:rsidR="00AF00BA">
        <w:t xml:space="preserve">(called ‘pipeline’ in the example data set) </w:t>
      </w:r>
      <w:r w:rsidR="009B1C1F">
        <w:t>or in subdirectories within this directory. The user creates th</w:t>
      </w:r>
      <w:r w:rsidR="000F1327">
        <w:t>is directory manually</w:t>
      </w:r>
      <w:r w:rsidR="009B1C1F">
        <w:t xml:space="preserve"> and provides the path in addresses.csv.</w:t>
      </w:r>
    </w:p>
    <w:p w14:paraId="4FD5244F" w14:textId="53E3C219" w:rsidR="00AE08DE" w:rsidRDefault="009B1C1F" w:rsidP="00C51FD0">
      <w:pPr>
        <w:pStyle w:val="Heading2"/>
        <w:keepNext w:val="0"/>
        <w:keepLines w:val="0"/>
        <w:widowControl w:val="0"/>
      </w:pPr>
      <w:bookmarkStart w:id="14" w:name="_Toc221963765"/>
      <w:r w:rsidRPr="00980561">
        <w:t>S</w:t>
      </w:r>
      <w:r w:rsidR="003A41AE" w:rsidRPr="00980561">
        <w:t>amples</w:t>
      </w:r>
      <w:r w:rsidR="00AB43A6">
        <w:t xml:space="preserve"> to Exclude File</w:t>
      </w:r>
      <w:bookmarkEnd w:id="14"/>
    </w:p>
    <w:p w14:paraId="16BFC1C0" w14:textId="70FFE1B7" w:rsidR="007B542D" w:rsidRDefault="00AE08DE" w:rsidP="007B542D">
      <w:pPr>
        <w:widowControl w:val="0"/>
        <w:spacing w:line="360" w:lineRule="auto"/>
        <w:ind w:left="100"/>
      </w:pPr>
      <w:proofErr w:type="gramStart"/>
      <w:r>
        <w:t>A</w:t>
      </w:r>
      <w:r w:rsidR="009B1C1F">
        <w:t xml:space="preserve"> csv file</w:t>
      </w:r>
      <w:r w:rsidR="003036CE">
        <w:t xml:space="preserve"> (called ‘rejected_samples.csv’ in the example data set)</w:t>
      </w:r>
      <w:r w:rsidR="009B1C1F">
        <w:t xml:space="preserve"> containing a list of every sample that will be excluded from the current run of the pipeline</w:t>
      </w:r>
      <w:r w:rsidR="00A10E1D">
        <w:t>, one sample per row in the first column (no header)</w:t>
      </w:r>
      <w:r w:rsidR="009B1C1F">
        <w:t>.</w:t>
      </w:r>
      <w:proofErr w:type="gramEnd"/>
      <w:r w:rsidR="009B1C1F">
        <w:t xml:space="preserve"> In our experience, these </w:t>
      </w:r>
      <w:r w:rsidR="002D7175">
        <w:t>excluded samples</w:t>
      </w:r>
      <w:r w:rsidR="00B92F56">
        <w:t xml:space="preserve"> </w:t>
      </w:r>
      <w:r w:rsidR="009B1C1F">
        <w:t xml:space="preserve">have included samples that ended up being triploid based on their microsatellite genotypes or </w:t>
      </w:r>
      <w:r w:rsidR="00392F6E">
        <w:t>for which the DNA extraction failed</w:t>
      </w:r>
      <w:r w:rsidR="00A80C37">
        <w:t>. We can imagine any number of reasons to exclude certain samples for various runs of the pip</w:t>
      </w:r>
      <w:r w:rsidR="008312FA">
        <w:t>eline, and the samples to exclude</w:t>
      </w:r>
      <w:r w:rsidR="00A80C37">
        <w:t xml:space="preserve"> file allows for this </w:t>
      </w:r>
      <w:r w:rsidR="00F17486">
        <w:t xml:space="preserve">exclusion </w:t>
      </w:r>
      <w:r w:rsidR="00A80C37">
        <w:t>to be accomplished relatively easily.</w:t>
      </w:r>
      <w:r w:rsidR="009B1C1F">
        <w:t xml:space="preserve"> Note: triploid scores for loci in keeplist will be flagged as problematic, and users will be asked to delete the extra column in the relevant allele report before moving on. The user may choose either to remove only the third column or to remove the third column and delete the genotype of the offending individual at the entire locus. As long as that individual/sample is listed in </w:t>
      </w:r>
      <w:r w:rsidR="00115A40">
        <w:t>the samples to exclude file</w:t>
      </w:r>
      <w:r w:rsidR="009B1C1F">
        <w:t xml:space="preserve">, </w:t>
      </w:r>
      <w:r w:rsidR="00556138">
        <w:t>these actions will have the same outcome</w:t>
      </w:r>
      <w:r w:rsidR="009B1C1F">
        <w:t xml:space="preserve">. </w:t>
      </w:r>
      <w:r w:rsidR="00392F6E">
        <w:t>It is</w:t>
      </w:r>
      <w:r w:rsidR="00A80C37">
        <w:t xml:space="preserve"> also</w:t>
      </w:r>
      <w:r w:rsidR="00392F6E">
        <w:t xml:space="preserve"> important to note that samples can be listed in the rejected samples list</w:t>
      </w:r>
      <w:r w:rsidR="00FA55C3">
        <w:t xml:space="preserve"> for reasons pertaining to either its genotype(s) or trait(s); </w:t>
      </w:r>
      <w:r w:rsidR="00392F6E">
        <w:t>the script will make sure that the rejected samples will be exclud</w:t>
      </w:r>
      <w:r w:rsidR="00FA55C3">
        <w:t>ed from relevant analyses either way</w:t>
      </w:r>
      <w:r w:rsidR="00392F6E">
        <w:t xml:space="preserve">. </w:t>
      </w:r>
      <w:r w:rsidR="000C4351">
        <w:t xml:space="preserve">This allows users to avoid the tedium of making sure that samples are disabled from every single allele report. </w:t>
      </w:r>
      <w:r w:rsidR="00392F6E" w:rsidRPr="00980561">
        <w:rPr>
          <w:i/>
        </w:rPr>
        <w:t>It may require some thought about which samples should be rejected outrigh</w:t>
      </w:r>
      <w:r w:rsidR="002B0644" w:rsidRPr="00980561">
        <w:rPr>
          <w:i/>
        </w:rPr>
        <w:t>t, and which should simply contain missing fitness</w:t>
      </w:r>
      <w:r w:rsidR="004D29E2">
        <w:rPr>
          <w:i/>
        </w:rPr>
        <w:t xml:space="preserve"> and/or genotype</w:t>
      </w:r>
      <w:r w:rsidR="002B0644" w:rsidRPr="00980561">
        <w:rPr>
          <w:i/>
        </w:rPr>
        <w:t xml:space="preserve"> data.</w:t>
      </w:r>
      <w:r w:rsidR="00F40DEE">
        <w:t xml:space="preserve"> </w:t>
      </w:r>
      <w:r w:rsidR="000C23CD">
        <w:t>Finally, the user should bear in mind</w:t>
      </w:r>
      <w:r w:rsidR="00F40DEE">
        <w:t xml:space="preserve"> that t</w:t>
      </w:r>
      <w:r w:rsidR="00566CCE">
        <w:t>here is a portion</w:t>
      </w:r>
      <w:r w:rsidR="00483516">
        <w:t xml:space="preserve"> of the pipeline that allows</w:t>
      </w:r>
      <w:r w:rsidR="00566CCE">
        <w:t xml:space="preserve"> </w:t>
      </w:r>
      <w:r w:rsidR="00087F36">
        <w:t>you</w:t>
      </w:r>
      <w:r w:rsidR="00566CCE">
        <w:t xml:space="preserve"> to generate and run regression mo</w:t>
      </w:r>
      <w:r w:rsidR="003F2A77">
        <w:t>dels on subsets of the data (e.g.</w:t>
      </w:r>
      <w:r w:rsidR="00566CCE">
        <w:t>, individuals stressed by viral infection).</w:t>
      </w:r>
    </w:p>
    <w:p w14:paraId="36C46CD3" w14:textId="44BC3C39" w:rsidR="00AE08DE" w:rsidRPr="007B542D" w:rsidRDefault="007B542D" w:rsidP="007B542D">
      <w:pPr>
        <w:pStyle w:val="Heading2"/>
      </w:pPr>
      <w:bookmarkStart w:id="15" w:name="_Toc221963766"/>
      <w:r>
        <w:t>Trait</w:t>
      </w:r>
      <w:r w:rsidR="00082DB7">
        <w:t xml:space="preserve"> File</w:t>
      </w:r>
      <w:bookmarkEnd w:id="15"/>
      <w:r w:rsidR="00082DB7">
        <w:t xml:space="preserve"> </w:t>
      </w:r>
    </w:p>
    <w:p w14:paraId="7FA7CF99" w14:textId="5F0EC157" w:rsidR="00394190" w:rsidRDefault="00AE08DE" w:rsidP="00C51FD0">
      <w:pPr>
        <w:widowControl w:val="0"/>
        <w:spacing w:line="360" w:lineRule="auto"/>
        <w:ind w:left="100"/>
      </w:pPr>
      <w:r>
        <w:t>I</w:t>
      </w:r>
      <w:r w:rsidR="00BA262D">
        <w:t xml:space="preserve">n order to conduct a heterozygosity-fitness correlation, </w:t>
      </w:r>
      <w:r w:rsidR="008A46CF">
        <w:t xml:space="preserve">at least one </w:t>
      </w:r>
      <w:r w:rsidR="00453DBF">
        <w:t>trait</w:t>
      </w:r>
      <w:r w:rsidR="008A46CF">
        <w:t xml:space="preserve"> must be provided, although the pipeline accommodates any number of </w:t>
      </w:r>
      <w:r w:rsidR="00453DBF">
        <w:t>trait</w:t>
      </w:r>
      <w:r w:rsidR="00BF3ABD">
        <w:t>s. This</w:t>
      </w:r>
      <w:r w:rsidR="005B24C0">
        <w:t xml:space="preserve"> csv file</w:t>
      </w:r>
      <w:r w:rsidR="00E345B4">
        <w:t xml:space="preserve"> (called ‘acceptor.csv’ in the example data set)</w:t>
      </w:r>
      <w:r w:rsidR="00BF3ABD">
        <w:t xml:space="preserve"> contains</w:t>
      </w:r>
      <w:r w:rsidR="005B24C0">
        <w:t xml:space="preserve"> th</w:t>
      </w:r>
      <w:r w:rsidR="0089470D">
        <w:t>e</w:t>
      </w:r>
      <w:r w:rsidR="005B24C0">
        <w:t>s</w:t>
      </w:r>
      <w:r w:rsidR="0089470D">
        <w:t>e</w:t>
      </w:r>
      <w:r w:rsidR="005B24C0">
        <w:t xml:space="preserve"> fitness data (with sample IDs—as numbers—as the first column</w:t>
      </w:r>
      <w:r w:rsidR="00BF3ABD">
        <w:t>), one trait per column with headers</w:t>
      </w:r>
      <w:r w:rsidR="005B24C0">
        <w:t>. Note</w:t>
      </w:r>
      <w:r w:rsidR="00800B64">
        <w:t>s</w:t>
      </w:r>
      <w:r w:rsidR="005B24C0">
        <w:t xml:space="preserve">: </w:t>
      </w:r>
      <w:r w:rsidR="00717381">
        <w:t xml:space="preserve">1) </w:t>
      </w:r>
      <w:r w:rsidR="00800B64">
        <w:t>T</w:t>
      </w:r>
      <w:r w:rsidR="005B24C0">
        <w:t xml:space="preserve">he </w:t>
      </w:r>
      <w:r w:rsidR="00453DBF">
        <w:t>trait</w:t>
      </w:r>
      <w:r w:rsidR="001E7A54">
        <w:t xml:space="preserve"> data is permitted to</w:t>
      </w:r>
      <w:r w:rsidR="005B24C0">
        <w:t xml:space="preserve"> contain samples that are not present in the genotype data</w:t>
      </w:r>
      <w:r w:rsidR="00E77025">
        <w:t xml:space="preserve"> and vice versa</w:t>
      </w:r>
      <w:r w:rsidR="005B24C0">
        <w:t xml:space="preserve">. Missing data or even entire missing samples (i.e., a row of data with </w:t>
      </w:r>
      <w:r w:rsidR="004B4310">
        <w:t xml:space="preserve">only </w:t>
      </w:r>
      <w:r w:rsidR="005B24C0">
        <w:t xml:space="preserve">the sample ID) </w:t>
      </w:r>
      <w:r w:rsidR="00E77025">
        <w:t xml:space="preserve">are also permitted and </w:t>
      </w:r>
      <w:r w:rsidR="005B24C0">
        <w:t xml:space="preserve">should be </w:t>
      </w:r>
      <w:r w:rsidR="00AE6927">
        <w:t>specified as</w:t>
      </w:r>
      <w:r w:rsidR="005B24C0">
        <w:t xml:space="preserve"> “NA”.</w:t>
      </w:r>
      <w:r w:rsidR="00800B64">
        <w:t xml:space="preserve">  2) F</w:t>
      </w:r>
      <w:r w:rsidR="00717381">
        <w:t>or optimal results when the</w:t>
      </w:r>
      <w:r w:rsidR="00394190">
        <w:t xml:space="preserve"> </w:t>
      </w:r>
      <w:r w:rsidR="00717381">
        <w:t>correlation heat map</w:t>
      </w:r>
      <w:r w:rsidR="00D91329">
        <w:t xml:space="preserve"> and correlation charts</w:t>
      </w:r>
      <w:r w:rsidR="00717381">
        <w:t xml:space="preserve"> </w:t>
      </w:r>
      <w:r w:rsidR="00D91329">
        <w:t>are</w:t>
      </w:r>
      <w:r w:rsidR="00717381">
        <w:t xml:space="preserve"> generated, </w:t>
      </w:r>
      <w:r w:rsidR="00AB1B55">
        <w:t xml:space="preserve">the column headers (i.e. </w:t>
      </w:r>
      <w:r w:rsidR="00717381">
        <w:t xml:space="preserve">trait names) </w:t>
      </w:r>
      <w:r w:rsidR="00583DC4">
        <w:t xml:space="preserve">in this spreadsheet </w:t>
      </w:r>
      <w:r w:rsidR="00717381">
        <w:t>should be as short and informative as possible.</w:t>
      </w:r>
    </w:p>
    <w:p w14:paraId="1034FBC1" w14:textId="3A2C1683" w:rsidR="009C79F6" w:rsidRDefault="00C729D7" w:rsidP="000405E3">
      <w:pPr>
        <w:pStyle w:val="Heading2"/>
      </w:pPr>
      <w:bookmarkStart w:id="16" w:name="_Ref221863192"/>
      <w:bookmarkStart w:id="17" w:name="_Toc221963767"/>
      <w:r>
        <w:t>Some Important N</w:t>
      </w:r>
      <w:r w:rsidR="009C79F6" w:rsidRPr="00B15301">
        <w:t>otes</w:t>
      </w:r>
      <w:r w:rsidR="005C2442">
        <w:t xml:space="preserve"> A</w:t>
      </w:r>
      <w:r w:rsidR="00331776">
        <w:t>bout the</w:t>
      </w:r>
      <w:r>
        <w:t xml:space="preserve"> I</w:t>
      </w:r>
      <w:r w:rsidR="009C79F6" w:rsidRPr="00B15301">
        <w:t>nput</w:t>
      </w:r>
      <w:bookmarkEnd w:id="16"/>
      <w:bookmarkEnd w:id="17"/>
      <w:r w:rsidR="009C79F6" w:rsidRPr="00B15301">
        <w:t xml:space="preserve"> </w:t>
      </w:r>
    </w:p>
    <w:p w14:paraId="30DCCD50" w14:textId="21BD36F4" w:rsidR="007458D8" w:rsidRPr="007458D8" w:rsidRDefault="007458D8" w:rsidP="007458D8">
      <w:pPr>
        <w:pStyle w:val="Heading3"/>
      </w:pPr>
      <w:bookmarkStart w:id="18" w:name="_Toc221963768"/>
      <w:r>
        <w:t>Allele Reports</w:t>
      </w:r>
      <w:bookmarkEnd w:id="18"/>
    </w:p>
    <w:p w14:paraId="430C254B" w14:textId="4690863A" w:rsidR="009C79F6" w:rsidRDefault="009C79F6" w:rsidP="009C79F6">
      <w:pPr>
        <w:pStyle w:val="ListParagraph"/>
        <w:widowControl w:val="0"/>
        <w:numPr>
          <w:ilvl w:val="0"/>
          <w:numId w:val="5"/>
        </w:numPr>
        <w:spacing w:line="360" w:lineRule="auto"/>
      </w:pPr>
      <w:r w:rsidRPr="00343AF1">
        <w:t>The first allele report in the allele report directory</w:t>
      </w:r>
      <w:r w:rsidR="00397739">
        <w:t xml:space="preserve"> (when sorted alphabetically)</w:t>
      </w:r>
      <w:r w:rsidRPr="00343AF1">
        <w:t xml:space="preserve"> must contain every sample used in all of the other allele report files. </w:t>
      </w:r>
      <w:r w:rsidR="007F75FF">
        <w:t>If this cannot be accomplished by renaming files</w:t>
      </w:r>
      <w:r>
        <w:t>, a dummy allele report can be made using one of the othe</w:t>
      </w:r>
      <w:r w:rsidR="00D16874">
        <w:t xml:space="preserve">r allele reports as a template. This dummy allele report would contain </w:t>
      </w:r>
      <w:r>
        <w:t>ev</w:t>
      </w:r>
      <w:r w:rsidR="00D16874">
        <w:t>ery sample and each sample’s corresponding genotype at a dummy locus (these genotypes would be</w:t>
      </w:r>
      <w:r w:rsidR="007B70B1">
        <w:t xml:space="preserve"> fake), </w:t>
      </w:r>
      <w:r w:rsidR="00D16874">
        <w:t>and that dummy locus would then be added to</w:t>
      </w:r>
      <w:r w:rsidR="00A32639">
        <w:t xml:space="preserve"> the loci to exclude file</w:t>
      </w:r>
      <w:r>
        <w:t xml:space="preserve">. </w:t>
      </w:r>
      <w:r w:rsidR="00D16874">
        <w:t xml:space="preserve">Finally, give the dummy allele reports a file name that would ensure that it is the first file (in alphabetical order) in the directory (see example data set </w:t>
      </w:r>
      <w:r w:rsidR="00D16874" w:rsidRPr="00D16874">
        <w:t>3_With_dummy_allele_report</w:t>
      </w:r>
      <w:r w:rsidR="00D16874">
        <w:t xml:space="preserve"> for an example)</w:t>
      </w:r>
      <w:r>
        <w:t>.</w:t>
      </w:r>
    </w:p>
    <w:p w14:paraId="70FD0206" w14:textId="38F754B5" w:rsidR="007458D8" w:rsidRDefault="007458D8" w:rsidP="007458D8">
      <w:pPr>
        <w:pStyle w:val="ListParagraph"/>
        <w:widowControl w:val="0"/>
        <w:numPr>
          <w:ilvl w:val="0"/>
          <w:numId w:val="5"/>
        </w:numPr>
        <w:spacing w:line="360" w:lineRule="auto"/>
      </w:pPr>
      <w:r>
        <w:t xml:space="preserve">All </w:t>
      </w:r>
      <w:r w:rsidR="00FD5763">
        <w:t xml:space="preserve">other </w:t>
      </w:r>
      <w:r>
        <w:t xml:space="preserve">allele report files must contain at least a subset of the samples that will eventually be included in the analyses. </w:t>
      </w:r>
    </w:p>
    <w:p w14:paraId="2899A405" w14:textId="5C490104" w:rsidR="00077635" w:rsidRDefault="00077635" w:rsidP="00077635">
      <w:pPr>
        <w:pStyle w:val="Heading3"/>
      </w:pPr>
      <w:bookmarkStart w:id="19" w:name="_Toc221963769"/>
      <w:r>
        <w:t>Sample</w:t>
      </w:r>
      <w:r w:rsidR="002B5E0F">
        <w:t>, Locus, and Trait</w:t>
      </w:r>
      <w:r>
        <w:t xml:space="preserve"> Names</w:t>
      </w:r>
      <w:bookmarkEnd w:id="19"/>
    </w:p>
    <w:p w14:paraId="593C14F6" w14:textId="1CB748D8" w:rsidR="007458D8" w:rsidRDefault="007458D8" w:rsidP="002B5E0F">
      <w:pPr>
        <w:pStyle w:val="ListParagraph"/>
        <w:widowControl w:val="0"/>
        <w:numPr>
          <w:ilvl w:val="0"/>
          <w:numId w:val="16"/>
        </w:numPr>
        <w:spacing w:line="360" w:lineRule="auto"/>
      </w:pPr>
      <w:r>
        <w:t>Don't name the sam</w:t>
      </w:r>
      <w:r w:rsidR="007D0D32">
        <w:t>e samples differently</w:t>
      </w:r>
      <w:r>
        <w:t xml:space="preserve"> across different allele report files.</w:t>
      </w:r>
    </w:p>
    <w:p w14:paraId="43FF93B3" w14:textId="77777777" w:rsidR="009C79F6" w:rsidRDefault="009C79F6" w:rsidP="002B5E0F">
      <w:pPr>
        <w:pStyle w:val="ListParagraph"/>
        <w:widowControl w:val="0"/>
        <w:numPr>
          <w:ilvl w:val="0"/>
          <w:numId w:val="16"/>
        </w:numPr>
        <w:spacing w:line="360" w:lineRule="auto"/>
      </w:pPr>
      <w:r>
        <w:t>Blanks that you don't want to include and are not in the rejected sample list have to contain the string "Blank" or "blank" in them. Similarly, samples that you want included in the analysis cannot contain the string “Blank” or “blank” in them.</w:t>
      </w:r>
    </w:p>
    <w:p w14:paraId="3ED2119E" w14:textId="6530B634" w:rsidR="009C79F6" w:rsidRDefault="009C79F6" w:rsidP="002B5E0F">
      <w:pPr>
        <w:pStyle w:val="ListParagraph"/>
        <w:widowControl w:val="0"/>
        <w:numPr>
          <w:ilvl w:val="0"/>
          <w:numId w:val="16"/>
        </w:numPr>
        <w:spacing w:line="360" w:lineRule="auto"/>
      </w:pPr>
      <w:r>
        <w:t>Samples should be named according to the follo</w:t>
      </w:r>
      <w:r w:rsidR="00137A7F">
        <w:t>wing convention: #+OtherI</w:t>
      </w:r>
      <w:r>
        <w:t>nformation. In other words, designate each sample with a number. If the sample names must contain other information for some other purpose</w:t>
      </w:r>
      <w:r w:rsidR="0035782B">
        <w:t xml:space="preserve"> in your analysis</w:t>
      </w:r>
      <w:r>
        <w:t xml:space="preserve">, </w:t>
      </w:r>
      <w:r w:rsidR="008F3989">
        <w:t>this is fine, but the pipeline will ignore all symbols including and beyond the first non-digit character</w:t>
      </w:r>
      <w:r>
        <w:t>. While the sample numbers must be consistent across allele reports (i.e. correspond to the same sample), the other information is allowed to be different.</w:t>
      </w:r>
    </w:p>
    <w:p w14:paraId="1BFAC134" w14:textId="4BCF740F" w:rsidR="009C79F6" w:rsidRDefault="009C79F6" w:rsidP="002B5E0F">
      <w:pPr>
        <w:pStyle w:val="ListParagraph"/>
        <w:widowControl w:val="0"/>
        <w:numPr>
          <w:ilvl w:val="0"/>
          <w:numId w:val="16"/>
        </w:numPr>
        <w:spacing w:line="360" w:lineRule="auto"/>
      </w:pPr>
      <w:r>
        <w:t xml:space="preserve">Don't name any of your loci 'Pop', 'pop', or 'POP'. This will interfere with </w:t>
      </w:r>
      <w:r w:rsidR="00015327" w:rsidRPr="00015327">
        <w:rPr>
          <w:i/>
        </w:rPr>
        <w:t>GenePop</w:t>
      </w:r>
      <w:r>
        <w:t xml:space="preserve"> formatting.</w:t>
      </w:r>
    </w:p>
    <w:p w14:paraId="6508C9F8" w14:textId="2DB72E26" w:rsidR="00F94376" w:rsidRDefault="00F94376" w:rsidP="00F94376">
      <w:pPr>
        <w:pStyle w:val="ListParagraph"/>
        <w:widowControl w:val="0"/>
        <w:numPr>
          <w:ilvl w:val="0"/>
          <w:numId w:val="16"/>
        </w:numPr>
        <w:spacing w:line="360" w:lineRule="auto"/>
      </w:pPr>
      <w:r>
        <w:t>Locus names cannot contain “-“ because this symbol will be used as a subtraction operator when the analyses are passed to R.</w:t>
      </w:r>
    </w:p>
    <w:p w14:paraId="5B302DF6" w14:textId="62602004" w:rsidR="005E5219" w:rsidRDefault="005E5219" w:rsidP="00F94376">
      <w:pPr>
        <w:pStyle w:val="ListParagraph"/>
        <w:widowControl w:val="0"/>
        <w:numPr>
          <w:ilvl w:val="0"/>
          <w:numId w:val="16"/>
        </w:numPr>
        <w:spacing w:line="360" w:lineRule="auto"/>
      </w:pPr>
      <w:r>
        <w:t>Locus names cannot contain spaces.</w:t>
      </w:r>
    </w:p>
    <w:p w14:paraId="7DD2A375" w14:textId="1827B4B2" w:rsidR="009C79F6" w:rsidRDefault="009C79F6" w:rsidP="002B5E0F">
      <w:pPr>
        <w:pStyle w:val="ListParagraph"/>
        <w:widowControl w:val="0"/>
        <w:numPr>
          <w:ilvl w:val="0"/>
          <w:numId w:val="16"/>
        </w:numPr>
        <w:spacing w:line="360" w:lineRule="auto"/>
      </w:pPr>
      <w:r>
        <w:t>Similarly, don’t name any of your traits or loci ‘done’ or ‘</w:t>
      </w:r>
      <w:proofErr w:type="gramStart"/>
      <w:r>
        <w:t>Done</w:t>
      </w:r>
      <w:proofErr w:type="gramEnd"/>
      <w:r>
        <w:t>’. This will interfere with the regression</w:t>
      </w:r>
      <w:r w:rsidR="00206B49">
        <w:t xml:space="preserve"> and single-locus association</w:t>
      </w:r>
      <w:r>
        <w:t xml:space="preserve"> analyses</w:t>
      </w:r>
      <w:r w:rsidR="00206B49">
        <w:t xml:space="preserve"> of the pipeline</w:t>
      </w:r>
      <w:r>
        <w:t>.</w:t>
      </w:r>
    </w:p>
    <w:p w14:paraId="677240BE" w14:textId="252AAA2B" w:rsidR="00F94376" w:rsidRDefault="00F94376" w:rsidP="002B5E0F">
      <w:pPr>
        <w:pStyle w:val="ListParagraph"/>
        <w:widowControl w:val="0"/>
        <w:numPr>
          <w:ilvl w:val="0"/>
          <w:numId w:val="16"/>
        </w:numPr>
        <w:spacing w:line="360" w:lineRule="auto"/>
      </w:pPr>
      <w:r>
        <w:t>Trait names cannot contain spaces.</w:t>
      </w:r>
    </w:p>
    <w:p w14:paraId="068A5F03" w14:textId="53555FDD" w:rsidR="009C79F6" w:rsidRDefault="00F94376" w:rsidP="002B5E0F">
      <w:pPr>
        <w:pStyle w:val="ListParagraph"/>
        <w:widowControl w:val="0"/>
        <w:numPr>
          <w:ilvl w:val="0"/>
          <w:numId w:val="16"/>
        </w:numPr>
        <w:spacing w:line="360" w:lineRule="auto"/>
      </w:pPr>
      <w:r>
        <w:t>Y</w:t>
      </w:r>
      <w:r w:rsidR="00EC43CF">
        <w:t>our population</w:t>
      </w:r>
      <w:r>
        <w:t xml:space="preserve"> cannot have the same name </w:t>
      </w:r>
      <w:r w:rsidR="009C79F6" w:rsidRPr="009C79F6">
        <w:t>as any of</w:t>
      </w:r>
      <w:r w:rsidR="009C79F6">
        <w:t xml:space="preserve"> your loci</w:t>
      </w:r>
      <w:r>
        <w:t>.</w:t>
      </w:r>
      <w:r w:rsidR="00394190">
        <w:t xml:space="preserve"> </w:t>
      </w:r>
    </w:p>
    <w:p w14:paraId="701171EC" w14:textId="1B6E83C0" w:rsidR="00096B6D" w:rsidRDefault="00096B6D" w:rsidP="00096B6D">
      <w:pPr>
        <w:pStyle w:val="Heading3"/>
      </w:pPr>
      <w:bookmarkStart w:id="20" w:name="_Toc221963770"/>
      <w:r>
        <w:t>General Considerations</w:t>
      </w:r>
      <w:bookmarkEnd w:id="20"/>
    </w:p>
    <w:p w14:paraId="1D63DEFE" w14:textId="4C93AC60" w:rsidR="00096B6D" w:rsidRDefault="00096B6D" w:rsidP="00C23201">
      <w:pPr>
        <w:pStyle w:val="ListParagraph"/>
        <w:numPr>
          <w:ilvl w:val="0"/>
          <w:numId w:val="22"/>
        </w:numPr>
        <w:spacing w:line="360" w:lineRule="auto"/>
      </w:pPr>
      <w:r>
        <w:t xml:space="preserve">Heterozygosity-fitness associations are generally not appropriate to conduct on </w:t>
      </w:r>
      <w:r w:rsidR="00636579">
        <w:t>multiple populations</w:t>
      </w:r>
      <w:r w:rsidR="009600E5">
        <w:t xml:space="preserve"> </w:t>
      </w:r>
      <w:r w:rsidR="009600E5">
        <w:fldChar w:fldCharType="begin"/>
      </w:r>
      <w:r w:rsidR="009600E5">
        <w:instrText>ADDIN CSL_CITATION {"mendeley": {"previouslyFormattedCitation": "(Slate &amp; Pemberton, 2006)"}, "citationItems": [{"uris": ["http://www.mendeley.com/documents/?uuid=8ab7aff2-a415-48d6-842f-2ee1fec8e31e"], "id": "ITEM-1", "itemData": {"volume": "16", "type": "article-journal", "author": [{"given": "Jon", "dropping-particle": "", "suffix": "", "family": "Slate", "parse-names": false, "non-dropping-particle": ""}, {"given": "Josephine", "dropping-particle": "", "suffix": "", "family": "Pemberton", "parse-names": false, "non-dropping-particle": ""}], "issued": {"date-parts": [["2006"]]}, "title": "Does reduced heterozygosity depress sperm quality in wild rabbits (Oryctolagus cuniculus)?", "page": "790-791", "note": "        From Duplicate 1 (                   Does reduced heterozygosity depress sperm quality in wild rabbits (Oryctolagus cuniculus)?                 - Slate, J; Pemberton, J )\n                \nSlate, Jon Pemberton, Josephine\n        \n      ", "container-title": "Current Biology", "issue": "18", "id": "ITEM-1"}}], "properties": {"noteIndex": 0}, "schema": "https://github.com/citation-style-language/schema/raw/master/csl-citation.json"}</w:instrText>
      </w:r>
      <w:r w:rsidR="009600E5">
        <w:fldChar w:fldCharType="separate"/>
      </w:r>
      <w:r w:rsidR="009600E5" w:rsidRPr="009600E5">
        <w:rPr>
          <w:noProof/>
        </w:rPr>
        <w:t>(Slate &amp; Pemberton, 2006)</w:t>
      </w:r>
      <w:r w:rsidR="009600E5">
        <w:fldChar w:fldCharType="end"/>
      </w:r>
      <w:r w:rsidR="00636579">
        <w:t xml:space="preserve">. </w:t>
      </w:r>
      <w:r w:rsidR="00015327" w:rsidRPr="00015327">
        <w:rPr>
          <w:i/>
        </w:rPr>
        <w:t>HeFPipe</w:t>
      </w:r>
      <w:r w:rsidR="00636579">
        <w:t xml:space="preserve"> is accordingly not equipped to accommodate multi-population data.</w:t>
      </w:r>
    </w:p>
    <w:p w14:paraId="20A7B24B" w14:textId="77D2026F" w:rsidR="00C23201" w:rsidRPr="00096B6D" w:rsidRDefault="00C23201" w:rsidP="00C23201">
      <w:pPr>
        <w:pStyle w:val="ListParagraph"/>
        <w:numPr>
          <w:ilvl w:val="0"/>
          <w:numId w:val="22"/>
        </w:numPr>
        <w:spacing w:line="360" w:lineRule="auto"/>
      </w:pPr>
      <w:r w:rsidRPr="007153A7">
        <w:t xml:space="preserve">The current version of </w:t>
      </w:r>
      <w:r w:rsidR="00015327" w:rsidRPr="00015327">
        <w:rPr>
          <w:i/>
        </w:rPr>
        <w:t>HeFPipe</w:t>
      </w:r>
      <w:r w:rsidRPr="007153A7">
        <w:t xml:space="preserve"> is only configured </w:t>
      </w:r>
      <w:r>
        <w:t>to analyze diploid data. Make sure that you have no loci in any of your allele reports that contain only one colu</w:t>
      </w:r>
      <w:r w:rsidR="00F80B40">
        <w:t>mn of scores</w:t>
      </w:r>
      <w:r>
        <w:t>.</w:t>
      </w:r>
    </w:p>
    <w:p w14:paraId="147AE1EA" w14:textId="796B0C0F" w:rsidR="00950BC1" w:rsidRDefault="00D93574" w:rsidP="00C51FD0">
      <w:pPr>
        <w:pStyle w:val="Heading1"/>
        <w:keepNext w:val="0"/>
        <w:keepLines w:val="0"/>
        <w:widowControl w:val="0"/>
      </w:pPr>
      <w:bookmarkStart w:id="21" w:name="_Toc221963771"/>
      <w:r>
        <w:t xml:space="preserve">Using </w:t>
      </w:r>
      <w:r w:rsidR="00015327" w:rsidRPr="00015327">
        <w:rPr>
          <w:i/>
        </w:rPr>
        <w:t>HeFPipe</w:t>
      </w:r>
      <w:bookmarkEnd w:id="21"/>
    </w:p>
    <w:p w14:paraId="3F79AFE0" w14:textId="2524AFA7" w:rsidR="00423934" w:rsidRPr="00423934" w:rsidRDefault="00996615" w:rsidP="00423934">
      <w:pPr>
        <w:pStyle w:val="Heading2"/>
      </w:pPr>
      <w:bookmarkStart w:id="22" w:name="_Ref221707638"/>
      <w:bookmarkStart w:id="23" w:name="_Toc221963772"/>
      <w:r>
        <w:t>Running the Example D</w:t>
      </w:r>
      <w:r w:rsidR="00423934">
        <w:t>ata</w:t>
      </w:r>
      <w:bookmarkEnd w:id="22"/>
      <w:bookmarkEnd w:id="23"/>
    </w:p>
    <w:p w14:paraId="49398B00" w14:textId="02515A3F" w:rsidR="00950BC1" w:rsidRPr="00713112" w:rsidRDefault="00CB3C39" w:rsidP="006245D7">
      <w:pPr>
        <w:pStyle w:val="ListParagraph"/>
        <w:numPr>
          <w:ilvl w:val="0"/>
          <w:numId w:val="11"/>
        </w:numPr>
        <w:spacing w:line="360" w:lineRule="auto"/>
        <w:rPr>
          <w:u w:val="single"/>
        </w:rPr>
      </w:pPr>
      <w:r>
        <w:t xml:space="preserve">A directory </w:t>
      </w:r>
      <w:r w:rsidR="00950BC1">
        <w:t>called, “</w:t>
      </w:r>
      <w:r w:rsidR="00740627">
        <w:t>Example_</w:t>
      </w:r>
      <w:r>
        <w:t>data</w:t>
      </w:r>
      <w:r w:rsidR="00950BC1">
        <w:t xml:space="preserve">” </w:t>
      </w:r>
      <w:r w:rsidR="008C3792">
        <w:t>is</w:t>
      </w:r>
      <w:r w:rsidR="00950BC1">
        <w:t xml:space="preserve"> included with </w:t>
      </w:r>
      <w:r w:rsidR="00015327" w:rsidRPr="00015327">
        <w:rPr>
          <w:i/>
        </w:rPr>
        <w:t>HeFPipe</w:t>
      </w:r>
      <w:r w:rsidR="00950BC1">
        <w:t>. In it, you will find</w:t>
      </w:r>
      <w:r w:rsidR="00073D7D">
        <w:t xml:space="preserve"> three subdirectories (‘</w:t>
      </w:r>
      <w:r w:rsidR="00073D7D" w:rsidRPr="00073D7D">
        <w:t>1_Before_the_pipeline_is_run</w:t>
      </w:r>
      <w:r w:rsidR="00073D7D">
        <w:t>’, ‘</w:t>
      </w:r>
      <w:r w:rsidR="00073D7D" w:rsidRPr="00073D7D">
        <w:t>2_After_the_pipeline_is_run</w:t>
      </w:r>
      <w:r w:rsidR="00073D7D">
        <w:t>’, and ‘</w:t>
      </w:r>
      <w:r w:rsidR="00073D7D" w:rsidRPr="00073D7D">
        <w:t>3_With_dummy_allele_report</w:t>
      </w:r>
      <w:r w:rsidR="00073D7D">
        <w:t>’). Each of these subdirectories contains</w:t>
      </w:r>
      <w:r w:rsidR="00950BC1">
        <w:t xml:space="preserve"> </w:t>
      </w:r>
      <w:r w:rsidR="005640D8">
        <w:t>five</w:t>
      </w:r>
      <w:r w:rsidR="006245D7">
        <w:t xml:space="preserve"> csv files (‘</w:t>
      </w:r>
      <w:r w:rsidR="006245D7" w:rsidRPr="003D15BC">
        <w:t>acceptor.csv</w:t>
      </w:r>
      <w:r w:rsidR="006245D7">
        <w:t>’, ‘</w:t>
      </w:r>
      <w:r w:rsidR="006245D7" w:rsidRPr="003D15BC">
        <w:t>addresses.csv</w:t>
      </w:r>
      <w:r w:rsidR="006245D7">
        <w:t>’, ‘</w:t>
      </w:r>
      <w:r w:rsidR="006245D7" w:rsidRPr="00147591">
        <w:t>keeplist.csv</w:t>
      </w:r>
      <w:r w:rsidR="006245D7">
        <w:t>’, ‘</w:t>
      </w:r>
      <w:r w:rsidR="006245D7" w:rsidRPr="00147591">
        <w:t>monolist.csv</w:t>
      </w:r>
      <w:r w:rsidR="006245D7">
        <w:t>’, and ‘</w:t>
      </w:r>
      <w:r w:rsidR="006245D7" w:rsidRPr="00147591">
        <w:t>rejected_samples.csv</w:t>
      </w:r>
      <w:r w:rsidR="006245D7">
        <w:t>’) and two directories (‘</w:t>
      </w:r>
      <w:r w:rsidR="00950BC1" w:rsidRPr="00147591">
        <w:t>allele_reports</w:t>
      </w:r>
      <w:r w:rsidR="006245D7">
        <w:t>’</w:t>
      </w:r>
      <w:r w:rsidR="00950BC1">
        <w:t xml:space="preserve"> and </w:t>
      </w:r>
      <w:r w:rsidR="006245D7">
        <w:t>‘pipeline’)</w:t>
      </w:r>
      <w:r w:rsidR="00B22C08">
        <w:t>. The ‘</w:t>
      </w:r>
      <w:r w:rsidR="00950BC1">
        <w:t>allele</w:t>
      </w:r>
      <w:r w:rsidR="00B22C08">
        <w:t>_reports’</w:t>
      </w:r>
      <w:r w:rsidR="00950BC1">
        <w:t xml:space="preserve"> directory will contain several files </w:t>
      </w:r>
      <w:r w:rsidR="001B4CF0">
        <w:t>that are output from</w:t>
      </w:r>
      <w:r w:rsidR="00950BC1">
        <w:t xml:space="preserve"> </w:t>
      </w:r>
      <w:r w:rsidR="00015327" w:rsidRPr="00015327">
        <w:rPr>
          <w:i/>
        </w:rPr>
        <w:t>GeneMarker</w:t>
      </w:r>
      <w:r w:rsidR="001B4CF0">
        <w:t xml:space="preserve"> (converted to csv format)</w:t>
      </w:r>
      <w:r w:rsidR="00644EF7">
        <w:t>, and ‘pipeline’</w:t>
      </w:r>
      <w:r w:rsidR="005640D8">
        <w:t xml:space="preserve"> will also contain a few example files for how downstream output should be converted into input for other parts of the pipeline</w:t>
      </w:r>
      <w:r w:rsidR="006245D7">
        <w:t>.</w:t>
      </w:r>
    </w:p>
    <w:p w14:paraId="49C07C4D" w14:textId="72D15A1F" w:rsidR="006245D7" w:rsidRPr="006245D7" w:rsidRDefault="00713112" w:rsidP="00713112">
      <w:pPr>
        <w:pStyle w:val="ListParagraph"/>
        <w:numPr>
          <w:ilvl w:val="0"/>
          <w:numId w:val="11"/>
        </w:numPr>
        <w:spacing w:line="360" w:lineRule="auto"/>
        <w:rPr>
          <w:u w:val="single"/>
        </w:rPr>
      </w:pPr>
      <w:r>
        <w:t>Begin with the ‘</w:t>
      </w:r>
      <w:r w:rsidRPr="00713112">
        <w:t>1_Before_the_pipeline_is_run’ directory.</w:t>
      </w:r>
      <w:r>
        <w:t xml:space="preserve"> </w:t>
      </w:r>
      <w:r w:rsidR="00950BC1">
        <w:t xml:space="preserve">Open the </w:t>
      </w:r>
      <w:r w:rsidR="00F97A4A">
        <w:t>‘</w:t>
      </w:r>
      <w:r w:rsidR="00950BC1">
        <w:t>addresses.csv</w:t>
      </w:r>
      <w:r w:rsidR="00F97A4A">
        <w:t>’</w:t>
      </w:r>
      <w:r w:rsidR="00950BC1">
        <w:t xml:space="preserve"> file. Place the example files referenced in </w:t>
      </w:r>
      <w:r w:rsidR="00471D69">
        <w:t xml:space="preserve">the rows of </w:t>
      </w:r>
      <w:r w:rsidR="00950BC1">
        <w:t xml:space="preserve">this </w:t>
      </w:r>
      <w:r w:rsidR="00471D69">
        <w:t xml:space="preserve">csv </w:t>
      </w:r>
      <w:r w:rsidR="00950BC1">
        <w:t>file in the locations you des</w:t>
      </w:r>
      <w:r w:rsidR="00037D73">
        <w:t>ire on your computer, and update</w:t>
      </w:r>
      <w:r w:rsidR="00950BC1">
        <w:t xml:space="preserve"> the paths in column B of </w:t>
      </w:r>
      <w:r w:rsidR="000E44D1">
        <w:t>‘</w:t>
      </w:r>
      <w:r w:rsidR="00950BC1">
        <w:t>addresses.csv</w:t>
      </w:r>
      <w:r w:rsidR="000E44D1">
        <w:t>’</w:t>
      </w:r>
      <w:r w:rsidR="00950BC1">
        <w:t xml:space="preserve"> accordingly.</w:t>
      </w:r>
    </w:p>
    <w:p w14:paraId="5D856CC6" w14:textId="51E649E1" w:rsidR="00950BC1" w:rsidRPr="00A00126" w:rsidRDefault="00950BC1" w:rsidP="00A00126">
      <w:pPr>
        <w:pStyle w:val="ListParagraph"/>
        <w:widowControl w:val="0"/>
        <w:numPr>
          <w:ilvl w:val="0"/>
          <w:numId w:val="11"/>
        </w:numPr>
        <w:spacing w:line="360" w:lineRule="auto"/>
        <w:rPr>
          <w:u w:val="single"/>
        </w:rPr>
      </w:pPr>
      <w:r>
        <w:t>In terminal,</w:t>
      </w:r>
      <w:r w:rsidR="00691033">
        <w:t xml:space="preserve"> </w:t>
      </w:r>
      <w:r w:rsidR="00D95F88">
        <w:t>t</w:t>
      </w:r>
      <w:r w:rsidR="00EB2315">
        <w:t>ype, ‘</w:t>
      </w:r>
      <w:r w:rsidR="00D95F88" w:rsidRPr="00D95F88">
        <w:t>p</w:t>
      </w:r>
      <w:r w:rsidR="00015327" w:rsidRPr="00D95F88">
        <w:t>ython</w:t>
      </w:r>
      <w:r w:rsidRPr="00D95F88">
        <w:t xml:space="preserve"> </w:t>
      </w:r>
      <w:r w:rsidR="00015327" w:rsidRPr="00D95F88">
        <w:t>HeFPipe</w:t>
      </w:r>
      <w:r w:rsidR="00EB2315">
        <w:t>.py’</w:t>
      </w:r>
      <w:r w:rsidR="00022784">
        <w:t>,</w:t>
      </w:r>
      <w:r>
        <w:t xml:space="preserve"> and follow the prompts of the program</w:t>
      </w:r>
      <w:r w:rsidR="00691033">
        <w:t xml:space="preserve"> (see</w:t>
      </w:r>
      <w:r w:rsidR="00F2109A">
        <w:t xml:space="preserve"> </w:t>
      </w:r>
      <w:r w:rsidR="00F2109A">
        <w:fldChar w:fldCharType="begin"/>
      </w:r>
      <w:r w:rsidR="00F2109A">
        <w:instrText xml:space="preserve"> REF _Ref221707029 \h </w:instrText>
      </w:r>
      <w:r w:rsidR="00F2109A">
        <w:fldChar w:fldCharType="separate"/>
      </w:r>
      <w:r w:rsidR="00E5765F">
        <w:t xml:space="preserve">Processing the Allele Reports for </w:t>
      </w:r>
      <w:r w:rsidR="00E5765F" w:rsidRPr="00015327">
        <w:rPr>
          <w:i/>
        </w:rPr>
        <w:t>GenePop</w:t>
      </w:r>
      <w:r w:rsidR="00F2109A">
        <w:fldChar w:fldCharType="end"/>
      </w:r>
      <w:r w:rsidR="00F2109A">
        <w:t xml:space="preserve"> and subsequent sections f</w:t>
      </w:r>
      <w:r w:rsidR="00691033">
        <w:t xml:space="preserve">or </w:t>
      </w:r>
      <w:r w:rsidR="0011490E">
        <w:t xml:space="preserve">specific </w:t>
      </w:r>
      <w:r w:rsidR="00691033">
        <w:t>details)</w:t>
      </w:r>
      <w:r>
        <w:t>.</w:t>
      </w:r>
      <w:r w:rsidR="006555D5">
        <w:t xml:space="preserve"> When you have completed the pipeline, the results should be the same as the results found in the ‘</w:t>
      </w:r>
      <w:r w:rsidR="006555D5" w:rsidRPr="006555D5">
        <w:t>2_After_the_pipeline_is_run</w:t>
      </w:r>
      <w:r w:rsidR="006555D5">
        <w:t>’ subdirectory.</w:t>
      </w:r>
    </w:p>
    <w:p w14:paraId="15516849" w14:textId="46859FBB" w:rsidR="00F46C9A" w:rsidRDefault="00F2109A" w:rsidP="00496F95">
      <w:pPr>
        <w:pStyle w:val="Heading2"/>
      </w:pPr>
      <w:bookmarkStart w:id="24" w:name="_Ref221706462"/>
      <w:bookmarkStart w:id="25" w:name="_Toc221963773"/>
      <w:r>
        <w:t>Preparing</w:t>
      </w:r>
      <w:r w:rsidR="00996615">
        <w:t xml:space="preserve"> U</w:t>
      </w:r>
      <w:r w:rsidR="00496F95">
        <w:t>se</w:t>
      </w:r>
      <w:r w:rsidR="0095726C">
        <w:t>r</w:t>
      </w:r>
      <w:r w:rsidR="00996615">
        <w:t>-Provided D</w:t>
      </w:r>
      <w:r w:rsidR="00496F95">
        <w:t>ata</w:t>
      </w:r>
      <w:bookmarkEnd w:id="24"/>
      <w:bookmarkEnd w:id="25"/>
    </w:p>
    <w:p w14:paraId="6AAF11EA" w14:textId="4EA27DF2" w:rsidR="0095726C" w:rsidRPr="00C16E33" w:rsidRDefault="00C95F94" w:rsidP="00F533DC">
      <w:pPr>
        <w:pStyle w:val="ListParagraph"/>
        <w:widowControl w:val="0"/>
        <w:numPr>
          <w:ilvl w:val="0"/>
          <w:numId w:val="12"/>
        </w:numPr>
        <w:spacing w:line="360" w:lineRule="auto"/>
        <w:rPr>
          <w:u w:val="single"/>
        </w:rPr>
      </w:pPr>
      <w:r>
        <w:t>Once you have run the pipeline using the example dataset, simply provide and/or edit the fi</w:t>
      </w:r>
      <w:r w:rsidR="00CC58E7">
        <w:t xml:space="preserve">ve csv files described in </w:t>
      </w:r>
      <w:r w:rsidR="009A04DB">
        <w:t>‘</w:t>
      </w:r>
      <w:r w:rsidR="00CC58E7">
        <w:fldChar w:fldCharType="begin"/>
      </w:r>
      <w:r w:rsidR="00CC58E7">
        <w:instrText xml:space="preserve"> REF _Ref221707638 \h </w:instrText>
      </w:r>
      <w:r w:rsidR="00CC58E7">
        <w:fldChar w:fldCharType="separate"/>
      </w:r>
      <w:r w:rsidR="00E5765F">
        <w:t>Running the Example Data</w:t>
      </w:r>
      <w:r w:rsidR="00CC58E7">
        <w:fldChar w:fldCharType="end"/>
      </w:r>
      <w:r w:rsidR="009A04DB">
        <w:t>’</w:t>
      </w:r>
      <w:r>
        <w:t xml:space="preserve"> using your own data, replace the allele reports (converted to csv format) in the </w:t>
      </w:r>
      <w:r w:rsidR="00D14699">
        <w:t>Allele Reports D</w:t>
      </w:r>
      <w:r w:rsidR="00A00126">
        <w:t>irectory</w:t>
      </w:r>
      <w:r>
        <w:t xml:space="preserve"> with your own.</w:t>
      </w:r>
      <w:r w:rsidR="0095726C">
        <w:t xml:space="preserve"> </w:t>
      </w:r>
      <w:r w:rsidR="0095726C" w:rsidRPr="0095726C">
        <w:t>Make su</w:t>
      </w:r>
      <w:r w:rsidR="0095726C">
        <w:t xml:space="preserve">re </w:t>
      </w:r>
      <w:r w:rsidR="00DF12FA">
        <w:t>that these are in csv format. One</w:t>
      </w:r>
      <w:r w:rsidR="0095726C">
        <w:t xml:space="preserve"> way to batch convert excel files into csv files </w:t>
      </w:r>
      <w:r w:rsidR="00DF12FA">
        <w:t xml:space="preserve">easily </w:t>
      </w:r>
      <w:r w:rsidR="0095726C">
        <w:t xml:space="preserve">on Mac OS X is </w:t>
      </w:r>
      <w:r w:rsidR="00DF12FA">
        <w:t>with the software,</w:t>
      </w:r>
      <w:r w:rsidR="0095726C">
        <w:t xml:space="preserve"> Excel to CSV Converter</w:t>
      </w:r>
      <w:r w:rsidR="00CB391C">
        <w:t>:</w:t>
      </w:r>
      <w:r w:rsidR="0095726C">
        <w:t xml:space="preserve"> (</w:t>
      </w:r>
      <w:hyperlink r:id="rId19" w:history="1">
        <w:r w:rsidR="0095726C" w:rsidRPr="000971F6">
          <w:rPr>
            <w:rStyle w:val="Hyperlink"/>
          </w:rPr>
          <w:t>http://www.macupdate.com/app/mac/36172/excel-to-csv-converter</w:t>
        </w:r>
      </w:hyperlink>
      <w:r w:rsidR="0095726C">
        <w:t>).</w:t>
      </w:r>
    </w:p>
    <w:p w14:paraId="4791DA29" w14:textId="07ECFAE4" w:rsidR="00C16E33" w:rsidRPr="0015355F" w:rsidRDefault="00EF6A16" w:rsidP="00C16E33">
      <w:pPr>
        <w:pStyle w:val="ListParagraph"/>
        <w:widowControl w:val="0"/>
        <w:numPr>
          <w:ilvl w:val="0"/>
          <w:numId w:val="12"/>
        </w:numPr>
        <w:spacing w:line="360" w:lineRule="auto"/>
        <w:rPr>
          <w:u w:val="single"/>
        </w:rPr>
      </w:pPr>
      <w:r>
        <w:t>In terminal, navigate to the directory containing ‘</w:t>
      </w:r>
      <w:r w:rsidR="00015327" w:rsidRPr="00B17CB6">
        <w:t>HeFPipe</w:t>
      </w:r>
      <w:r>
        <w:t>.py’ and ‘</w:t>
      </w:r>
      <w:r w:rsidR="00015327" w:rsidRPr="00B17CB6">
        <w:t>HeFPipe</w:t>
      </w:r>
      <w:r w:rsidRPr="00691033">
        <w:t>_modules</w:t>
      </w:r>
      <w:r>
        <w:t>.py’. Type, “</w:t>
      </w:r>
      <w:r w:rsidR="00B17CB6" w:rsidRPr="00B17CB6">
        <w:t>p</w:t>
      </w:r>
      <w:r w:rsidR="00015327" w:rsidRPr="00B17CB6">
        <w:t>ython</w:t>
      </w:r>
      <w:r w:rsidRPr="00B17CB6">
        <w:t xml:space="preserve"> </w:t>
      </w:r>
      <w:r w:rsidR="00015327" w:rsidRPr="00B17CB6">
        <w:t>HeFPipe</w:t>
      </w:r>
      <w:r>
        <w:t xml:space="preserve">.py”, and follow the prompts of the program (see </w:t>
      </w:r>
      <w:r>
        <w:fldChar w:fldCharType="begin"/>
      </w:r>
      <w:r>
        <w:instrText xml:space="preserve"> REF _Ref221707029 \h </w:instrText>
      </w:r>
      <w:r>
        <w:fldChar w:fldCharType="separate"/>
      </w:r>
      <w:r w:rsidR="00E5765F">
        <w:t xml:space="preserve">Processing the Allele Reports for </w:t>
      </w:r>
      <w:r w:rsidR="00E5765F" w:rsidRPr="00015327">
        <w:rPr>
          <w:i/>
        </w:rPr>
        <w:t>GenePop</w:t>
      </w:r>
      <w:r>
        <w:fldChar w:fldCharType="end"/>
      </w:r>
      <w:r>
        <w:t xml:space="preserve"> and subsequent sections for specific details)</w:t>
      </w:r>
    </w:p>
    <w:p w14:paraId="4A048638" w14:textId="781D93AA" w:rsidR="0015355F" w:rsidRPr="0015355F" w:rsidRDefault="00C544D2" w:rsidP="0015355F">
      <w:pPr>
        <w:pStyle w:val="Heading2"/>
      </w:pPr>
      <w:bookmarkStart w:id="26" w:name="_Ref221707029"/>
      <w:bookmarkStart w:id="27" w:name="_Toc221963774"/>
      <w:r>
        <w:t>Processing the Allele R</w:t>
      </w:r>
      <w:r w:rsidR="0015355F">
        <w:t xml:space="preserve">eports for </w:t>
      </w:r>
      <w:r w:rsidR="00015327" w:rsidRPr="00015327">
        <w:rPr>
          <w:i/>
        </w:rPr>
        <w:t>GenePop</w:t>
      </w:r>
      <w:bookmarkEnd w:id="26"/>
      <w:bookmarkEnd w:id="27"/>
    </w:p>
    <w:p w14:paraId="607C739A" w14:textId="19F31D70" w:rsidR="00081474" w:rsidRPr="00FE31BD" w:rsidRDefault="00F46C9A" w:rsidP="00FE31BD">
      <w:pPr>
        <w:pStyle w:val="ListParagraph"/>
        <w:widowControl w:val="0"/>
        <w:numPr>
          <w:ilvl w:val="0"/>
          <w:numId w:val="15"/>
        </w:numPr>
        <w:spacing w:line="360" w:lineRule="auto"/>
      </w:pPr>
      <w:r>
        <w:t xml:space="preserve">Upon execution </w:t>
      </w:r>
      <w:r w:rsidR="00015327" w:rsidRPr="00015327">
        <w:rPr>
          <w:i/>
        </w:rPr>
        <w:t>HeFPipe</w:t>
      </w:r>
      <w:r>
        <w:t xml:space="preserve">.py, </w:t>
      </w:r>
      <w:r w:rsidR="007153A7">
        <w:t>you are</w:t>
      </w:r>
      <w:r w:rsidR="00FE31BD">
        <w:t xml:space="preserve"> </w:t>
      </w:r>
      <w:r w:rsidR="0046686C">
        <w:t xml:space="preserve">prompted to type the </w:t>
      </w:r>
      <w:r w:rsidR="00725CE3">
        <w:t xml:space="preserve">path </w:t>
      </w:r>
      <w:r w:rsidR="0046686C">
        <w:t xml:space="preserve">of the addresses.csv file. </w:t>
      </w:r>
      <w:r w:rsidR="00A0771F">
        <w:t xml:space="preserve">Type the </w:t>
      </w:r>
      <w:r w:rsidR="00725CE3">
        <w:t xml:space="preserve">path </w:t>
      </w:r>
      <w:r w:rsidR="00A0771F">
        <w:t>and press enter</w:t>
      </w:r>
      <w:r w:rsidR="0068513C">
        <w:t xml:space="preserve"> (or simply drag the file into the terminal window</w:t>
      </w:r>
      <w:r w:rsidR="00A32017">
        <w:t>, being mindful of spaces that can get added when doing it this way</w:t>
      </w:r>
      <w:r w:rsidR="0068513C">
        <w:t>)</w:t>
      </w:r>
      <w:r w:rsidR="00783A0D">
        <w:t>.</w:t>
      </w:r>
    </w:p>
    <w:p w14:paraId="4250CC4B" w14:textId="77777777" w:rsidR="00081474" w:rsidRPr="00081474" w:rsidRDefault="00727BEF" w:rsidP="00081474">
      <w:pPr>
        <w:pStyle w:val="ListParagraph"/>
        <w:widowControl w:val="0"/>
        <w:numPr>
          <w:ilvl w:val="0"/>
          <w:numId w:val="15"/>
        </w:numPr>
        <w:spacing w:line="360" w:lineRule="auto"/>
        <w:rPr>
          <w:u w:val="single"/>
        </w:rPr>
      </w:pPr>
      <w:bookmarkStart w:id="28" w:name="_Ref221872917"/>
      <w:r>
        <w:t>The pipeline will then output the name of the first allele report being processed.</w:t>
      </w:r>
      <w:r w:rsidR="005F020E">
        <w:t xml:space="preserve"> I</w:t>
      </w:r>
      <w:r w:rsidR="005214A2">
        <w:t>f that allele report contains missing data that are not designated as, “**”, it will inform the user which sample(s) bears the missing data.</w:t>
      </w:r>
      <w:bookmarkEnd w:id="28"/>
    </w:p>
    <w:p w14:paraId="7032B958" w14:textId="2DD890E4" w:rsidR="00081474" w:rsidRPr="00081474" w:rsidRDefault="00746720" w:rsidP="00081474">
      <w:pPr>
        <w:pStyle w:val="ListParagraph"/>
        <w:widowControl w:val="0"/>
        <w:numPr>
          <w:ilvl w:val="0"/>
          <w:numId w:val="15"/>
        </w:numPr>
        <w:spacing w:line="360" w:lineRule="auto"/>
        <w:rPr>
          <w:u w:val="single"/>
        </w:rPr>
      </w:pPr>
      <w:r>
        <w:t xml:space="preserve">Step </w:t>
      </w:r>
      <w:r>
        <w:fldChar w:fldCharType="begin"/>
      </w:r>
      <w:r>
        <w:instrText xml:space="preserve"> REF _Ref221872917 \r \h </w:instrText>
      </w:r>
      <w:r>
        <w:fldChar w:fldCharType="separate"/>
      </w:r>
      <w:r w:rsidR="00E5765F">
        <w:t>2</w:t>
      </w:r>
      <w:r>
        <w:fldChar w:fldCharType="end"/>
      </w:r>
      <w:r w:rsidR="00A373DA">
        <w:t xml:space="preserve"> will repeat for e</w:t>
      </w:r>
      <w:r w:rsidR="00933DA1">
        <w:t xml:space="preserve">ach allele report in the allele </w:t>
      </w:r>
      <w:r w:rsidR="00A373DA">
        <w:t xml:space="preserve">reports directory. You will notice that as </w:t>
      </w:r>
      <w:r w:rsidR="00001D5F">
        <w:t xml:space="preserve">each </w:t>
      </w:r>
      <w:r w:rsidR="00EC29E1">
        <w:t xml:space="preserve">allele report is </w:t>
      </w:r>
      <w:r w:rsidR="007948CB">
        <w:t>processed</w:t>
      </w:r>
      <w:r w:rsidR="00A373DA">
        <w:t xml:space="preserve">, </w:t>
      </w:r>
      <w:r w:rsidR="0079686A">
        <w:t xml:space="preserve">corresponding </w:t>
      </w:r>
      <w:r w:rsidR="00A373DA">
        <w:t xml:space="preserve">edited </w:t>
      </w:r>
      <w:r w:rsidR="00EC29E1">
        <w:t xml:space="preserve">allele report files are </w:t>
      </w:r>
      <w:r w:rsidR="00A373DA">
        <w:t>gener</w:t>
      </w:r>
      <w:r w:rsidR="00EC29E1">
        <w:t xml:space="preserve">ated and stored in the pipeline </w:t>
      </w:r>
      <w:r w:rsidR="00A373DA">
        <w:t>directory.</w:t>
      </w:r>
    </w:p>
    <w:p w14:paraId="7B0342C3" w14:textId="58758026" w:rsidR="00081474" w:rsidRPr="00081474" w:rsidRDefault="004C7C5B" w:rsidP="00081474">
      <w:pPr>
        <w:pStyle w:val="ListParagraph"/>
        <w:widowControl w:val="0"/>
        <w:numPr>
          <w:ilvl w:val="0"/>
          <w:numId w:val="15"/>
        </w:numPr>
        <w:spacing w:line="360" w:lineRule="auto"/>
        <w:rPr>
          <w:u w:val="single"/>
        </w:rPr>
      </w:pPr>
      <w:r>
        <w:t xml:space="preserve">Once all of the </w:t>
      </w:r>
      <w:r w:rsidR="00A373DA">
        <w:t xml:space="preserve">edited allele reports have been made, </w:t>
      </w:r>
      <w:r w:rsidR="00015327" w:rsidRPr="00015327">
        <w:rPr>
          <w:i/>
        </w:rPr>
        <w:t>HeFPipe</w:t>
      </w:r>
      <w:r w:rsidR="00CE3C06">
        <w:t xml:space="preserve"> will report sample IDs that are missing from each report. The user may expect some of these to be missing from certain reports or not</w:t>
      </w:r>
      <w:r w:rsidR="009E7BBD">
        <w:t xml:space="preserve"> (for instance, this is expected in the example data set provided)</w:t>
      </w:r>
      <w:r w:rsidR="00B80747">
        <w:t>. The script waits for the user to indicate that these missing samples are acceptable</w:t>
      </w:r>
      <w:r w:rsidR="0058750D">
        <w:t xml:space="preserve"> or to abort the pipeline (cmd</w:t>
      </w:r>
      <w:r w:rsidR="00B80747">
        <w:t>+C in Terminal) and adjust the allele reports</w:t>
      </w:r>
      <w:r w:rsidR="006E5DD0">
        <w:t xml:space="preserve"> before re-running the pipeline. When ready, type “y” and press enter.</w:t>
      </w:r>
    </w:p>
    <w:p w14:paraId="7362B4B5" w14:textId="5E0BB9D4" w:rsidR="00081474" w:rsidRPr="00081474" w:rsidRDefault="00641857" w:rsidP="00081474">
      <w:pPr>
        <w:pStyle w:val="ListParagraph"/>
        <w:widowControl w:val="0"/>
        <w:numPr>
          <w:ilvl w:val="0"/>
          <w:numId w:val="15"/>
        </w:numPr>
        <w:spacing w:line="360" w:lineRule="auto"/>
        <w:rPr>
          <w:u w:val="single"/>
        </w:rPr>
      </w:pPr>
      <w:r>
        <w:t>The pip</w:t>
      </w:r>
      <w:r w:rsidR="008623CA">
        <w:t>eline then generates a</w:t>
      </w:r>
      <w:r>
        <w:t xml:space="preserve"> file</w:t>
      </w:r>
      <w:r w:rsidR="008623CA">
        <w:t xml:space="preserve"> called, “missing.csv”</w:t>
      </w:r>
      <w:r>
        <w:t xml:space="preserve">, which tells users whether any of the loci expected to end up in the final, processed dataset are not ending up there (either because they are absent from the allele reports or are otherwise causing errors). </w:t>
      </w:r>
      <w:r w:rsidR="00AE5353">
        <w:t xml:space="preserve">If any loci appear in “missing.csv”, </w:t>
      </w:r>
      <w:r w:rsidR="002A6F0F">
        <w:t>inspect the relevant allele report(s) for mistakes, correct them, and</w:t>
      </w:r>
      <w:r>
        <w:t xml:space="preserve"> re-run </w:t>
      </w:r>
      <w:r w:rsidR="002A6F0F">
        <w:t>the pipeline</w:t>
      </w:r>
      <w:r>
        <w:t>.</w:t>
      </w:r>
    </w:p>
    <w:p w14:paraId="46034C2E" w14:textId="43EF5A77" w:rsidR="00081474" w:rsidRPr="00081474" w:rsidRDefault="00A16B22" w:rsidP="00081474">
      <w:pPr>
        <w:pStyle w:val="ListParagraph"/>
        <w:widowControl w:val="0"/>
        <w:numPr>
          <w:ilvl w:val="0"/>
          <w:numId w:val="15"/>
        </w:numPr>
        <w:spacing w:line="360" w:lineRule="auto"/>
        <w:rPr>
          <w:u w:val="single"/>
        </w:rPr>
      </w:pPr>
      <w:r>
        <w:t>At this point, t</w:t>
      </w:r>
      <w:r w:rsidR="00641857">
        <w:t>he pipeline also generates a</w:t>
      </w:r>
      <w:r w:rsidR="00511D38">
        <w:t xml:space="preserve"> file called,</w:t>
      </w:r>
      <w:r w:rsidR="00641857">
        <w:t xml:space="preserve"> “final_output.csv”</w:t>
      </w:r>
      <w:r w:rsidR="00FE0E92">
        <w:t xml:space="preserve"> that contains the genotypes of all of the relevant samples at all of the relevant loci. </w:t>
      </w:r>
      <w:r w:rsidR="002C5196">
        <w:t>Samples on the rejected samples list will be missing from this dataset. Missing genotypes will be denoted with “**”.</w:t>
      </w:r>
      <w:r w:rsidR="00EF2E11">
        <w:t xml:space="preserve"> Note that</w:t>
      </w:r>
      <w:r w:rsidR="00C66416">
        <w:t xml:space="preserve"> </w:t>
      </w:r>
      <w:proofErr w:type="gramStart"/>
      <w:r w:rsidR="00C66416">
        <w:t xml:space="preserve">this file is </w:t>
      </w:r>
      <w:r w:rsidR="00C66416" w:rsidRPr="00081474">
        <w:rPr>
          <w:i/>
        </w:rPr>
        <w:t>not</w:t>
      </w:r>
      <w:r w:rsidR="00C66416">
        <w:t xml:space="preserve"> sorted by ID</w:t>
      </w:r>
      <w:proofErr w:type="gramEnd"/>
      <w:r w:rsidR="00C66416">
        <w:t>.</w:t>
      </w:r>
    </w:p>
    <w:p w14:paraId="6D4A1DC0" w14:textId="7C1270BA" w:rsidR="00081474" w:rsidRPr="00081474" w:rsidRDefault="007153A7" w:rsidP="00081474">
      <w:pPr>
        <w:pStyle w:val="ListParagraph"/>
        <w:widowControl w:val="0"/>
        <w:numPr>
          <w:ilvl w:val="0"/>
          <w:numId w:val="15"/>
        </w:numPr>
        <w:spacing w:line="360" w:lineRule="auto"/>
        <w:rPr>
          <w:u w:val="single"/>
        </w:rPr>
      </w:pPr>
      <w:r>
        <w:t>You are</w:t>
      </w:r>
      <w:r w:rsidR="00D549EE">
        <w:t xml:space="preserve"> then prompted for the name of the population. Enter the name (e.g., “Oglethorpe”</w:t>
      </w:r>
      <w:r w:rsidR="00266E27">
        <w:t xml:space="preserve"> for</w:t>
      </w:r>
      <w:r w:rsidR="00D721F4">
        <w:t xml:space="preserve"> the example data set</w:t>
      </w:r>
      <w:r w:rsidR="00D549EE">
        <w:t>) and press enter.</w:t>
      </w:r>
    </w:p>
    <w:p w14:paraId="5343686F" w14:textId="2BE991E5" w:rsidR="004320CF" w:rsidRPr="00081474" w:rsidRDefault="0047005C" w:rsidP="00081474">
      <w:pPr>
        <w:pStyle w:val="ListParagraph"/>
        <w:widowControl w:val="0"/>
        <w:numPr>
          <w:ilvl w:val="0"/>
          <w:numId w:val="15"/>
        </w:numPr>
        <w:spacing w:line="360" w:lineRule="auto"/>
        <w:rPr>
          <w:u w:val="single"/>
        </w:rPr>
      </w:pPr>
      <w:r>
        <w:t>The pipeline then generates a “</w:t>
      </w:r>
      <w:r w:rsidRPr="0047005C">
        <w:t>final_output_</w:t>
      </w:r>
      <w:r w:rsidR="00015327" w:rsidRPr="00015327">
        <w:rPr>
          <w:i/>
        </w:rPr>
        <w:t>GenePop</w:t>
      </w:r>
      <w:r>
        <w:t>.txt” file</w:t>
      </w:r>
      <w:r w:rsidR="00B77F4C">
        <w:t xml:space="preserve">, which is ready for analysis in the program </w:t>
      </w:r>
      <w:r w:rsidR="00015327" w:rsidRPr="00015327">
        <w:rPr>
          <w:i/>
        </w:rPr>
        <w:t>GenePop</w:t>
      </w:r>
      <w:r w:rsidR="00FF3339">
        <w:t>.</w:t>
      </w:r>
    </w:p>
    <w:p w14:paraId="754A722A" w14:textId="650C0D33" w:rsidR="00FF3339" w:rsidRDefault="00FF3339" w:rsidP="00FF3339">
      <w:pPr>
        <w:pStyle w:val="Heading2"/>
      </w:pPr>
      <w:bookmarkStart w:id="29" w:name="_Toc221963775"/>
      <w:r>
        <w:t xml:space="preserve">Running </w:t>
      </w:r>
      <w:r w:rsidR="00015327" w:rsidRPr="00015327">
        <w:rPr>
          <w:i/>
        </w:rPr>
        <w:t>GenePop</w:t>
      </w:r>
      <w:r>
        <w:t xml:space="preserve"> on the Web and Feeding the Output Back into </w:t>
      </w:r>
      <w:r w:rsidR="00015327" w:rsidRPr="00015327">
        <w:rPr>
          <w:i/>
        </w:rPr>
        <w:t>HeFPipe</w:t>
      </w:r>
      <w:bookmarkEnd w:id="29"/>
    </w:p>
    <w:p w14:paraId="76BF7E40" w14:textId="16AC144F" w:rsidR="00621752" w:rsidRDefault="00267528" w:rsidP="00081474">
      <w:pPr>
        <w:pStyle w:val="ListParagraph"/>
        <w:widowControl w:val="0"/>
        <w:numPr>
          <w:ilvl w:val="0"/>
          <w:numId w:val="14"/>
        </w:numPr>
        <w:spacing w:line="360" w:lineRule="auto"/>
      </w:pPr>
      <w:r>
        <w:t>At this point t</w:t>
      </w:r>
      <w:r w:rsidR="00A139FB">
        <w:t xml:space="preserve">he pipeline asks </w:t>
      </w:r>
      <w:r w:rsidR="00E058E1">
        <w:t>you whether you want</w:t>
      </w:r>
      <w:r w:rsidR="00A139FB">
        <w:t xml:space="preserve"> to calculate the effective number of alleles (with the help of </w:t>
      </w:r>
      <w:r w:rsidR="00015327" w:rsidRPr="00015327">
        <w:rPr>
          <w:i/>
        </w:rPr>
        <w:t>GenePop</w:t>
      </w:r>
      <w:r w:rsidR="00A139FB">
        <w:t xml:space="preserve">). If </w:t>
      </w:r>
      <w:r w:rsidR="00C54BA1">
        <w:t>you do, type “y” or “yes”. You</w:t>
      </w:r>
      <w:r w:rsidR="00A139FB">
        <w:t xml:space="preserve"> wil</w:t>
      </w:r>
      <w:r w:rsidR="0090182D">
        <w:t>l then have to submit the data</w:t>
      </w:r>
      <w:r w:rsidR="00A139FB">
        <w:t xml:space="preserve"> from the </w:t>
      </w:r>
      <w:r w:rsidR="00A139FB" w:rsidRPr="00A139FB">
        <w:t>final_output_</w:t>
      </w:r>
      <w:r w:rsidR="00015327" w:rsidRPr="00015327">
        <w:rPr>
          <w:i/>
        </w:rPr>
        <w:t>GenePop</w:t>
      </w:r>
      <w:r w:rsidR="00A139FB">
        <w:t xml:space="preserve">.txt file to </w:t>
      </w:r>
      <w:r w:rsidR="00015327" w:rsidRPr="00015327">
        <w:rPr>
          <w:i/>
        </w:rPr>
        <w:t>GenePop</w:t>
      </w:r>
      <w:r w:rsidR="00A139FB">
        <w:t xml:space="preserve"> on the Web, option 5</w:t>
      </w:r>
      <w:r w:rsidR="00A27134">
        <w:t>, suboption 1</w:t>
      </w:r>
      <w:r w:rsidR="00A139FB">
        <w:t xml:space="preserve"> (“Basic Informati</w:t>
      </w:r>
      <w:r w:rsidR="002B4464">
        <w:t>on, F</w:t>
      </w:r>
      <w:r w:rsidR="002B4464">
        <w:rPr>
          <w:vertAlign w:val="subscript"/>
        </w:rPr>
        <w:t>IS</w:t>
      </w:r>
      <w:r w:rsidR="0090182D">
        <w:t>, and gene diversities”</w:t>
      </w:r>
      <w:r w:rsidR="00CE219F">
        <w:t xml:space="preserve">: </w:t>
      </w:r>
      <w:hyperlink r:id="rId20" w:history="1">
        <w:r w:rsidR="00CE219F" w:rsidRPr="00CE219F">
          <w:rPr>
            <w:rStyle w:val="Hyperlink"/>
          </w:rPr>
          <w:t>http://</w:t>
        </w:r>
        <w:r w:rsidR="00015327" w:rsidRPr="00015327">
          <w:rPr>
            <w:rStyle w:val="Hyperlink"/>
            <w:i/>
          </w:rPr>
          <w:t>GenePop</w:t>
        </w:r>
        <w:r w:rsidR="00CE219F" w:rsidRPr="00CE219F">
          <w:rPr>
            <w:rStyle w:val="Hyperlink"/>
          </w:rPr>
          <w:t>.curtin.edu.au/</w:t>
        </w:r>
        <w:r w:rsidR="00015327" w:rsidRPr="00015327">
          <w:rPr>
            <w:rStyle w:val="Hyperlink"/>
            <w:i/>
          </w:rPr>
          <w:t>GenePop</w:t>
        </w:r>
        <w:r w:rsidR="00CE219F" w:rsidRPr="00CE219F">
          <w:rPr>
            <w:rStyle w:val="Hyperlink"/>
          </w:rPr>
          <w:t>_op5.html</w:t>
        </w:r>
      </w:hyperlink>
      <w:r w:rsidR="0090182D">
        <w:t xml:space="preserve">), opting for the “HTML-Plain Text” format of output from </w:t>
      </w:r>
      <w:r w:rsidR="00015327" w:rsidRPr="00015327">
        <w:rPr>
          <w:i/>
        </w:rPr>
        <w:t>GenePop</w:t>
      </w:r>
      <w:r w:rsidR="0090182D">
        <w:t xml:space="preserve">. When that output is generated, copy it from </w:t>
      </w:r>
      <w:r w:rsidR="0034177B">
        <w:t>the</w:t>
      </w:r>
      <w:r w:rsidR="0090182D">
        <w:t xml:space="preserve"> browser into a plain text file</w:t>
      </w:r>
      <w:r w:rsidR="00487E76">
        <w:t xml:space="preserve"> and save the text file</w:t>
      </w:r>
      <w:r w:rsidR="0090182D">
        <w:t xml:space="preserve"> (“opt5.txt” in the</w:t>
      </w:r>
      <w:r w:rsidR="00951296">
        <w:t xml:space="preserve"> pipeline directory of the</w:t>
      </w:r>
      <w:r w:rsidR="0090182D">
        <w:t xml:space="preserve"> example data</w:t>
      </w:r>
      <w:r w:rsidR="00490633">
        <w:t xml:space="preserve"> set</w:t>
      </w:r>
      <w:r w:rsidR="0090182D">
        <w:t>).</w:t>
      </w:r>
      <w:r w:rsidR="00A17F31">
        <w:t xml:space="preserve"> Note: make sure the </w:t>
      </w:r>
      <w:r w:rsidR="00A17F31" w:rsidRPr="00027215">
        <w:rPr>
          <w:i/>
        </w:rPr>
        <w:t>entire</w:t>
      </w:r>
      <w:r w:rsidR="00A17F31">
        <w:t xml:space="preserve"> HTML output</w:t>
      </w:r>
      <w:r w:rsidR="00621752">
        <w:t xml:space="preserve"> gets pasted into the text file.</w:t>
      </w:r>
      <w:r w:rsidR="0090182D">
        <w:t xml:space="preserve"> </w:t>
      </w:r>
    </w:p>
    <w:p w14:paraId="45B27CD6" w14:textId="38E056C6" w:rsidR="00984B8B" w:rsidRDefault="0090182D" w:rsidP="00081474">
      <w:pPr>
        <w:pStyle w:val="ListParagraph"/>
        <w:widowControl w:val="0"/>
        <w:numPr>
          <w:ilvl w:val="0"/>
          <w:numId w:val="14"/>
        </w:numPr>
        <w:spacing w:line="360" w:lineRule="auto"/>
      </w:pPr>
      <w:r>
        <w:t xml:space="preserve">The pipeline then prompts the user to type the </w:t>
      </w:r>
      <w:r w:rsidR="00725CE3">
        <w:t xml:space="preserve">path </w:t>
      </w:r>
      <w:r>
        <w:t xml:space="preserve">of this file, which </w:t>
      </w:r>
      <w:r w:rsidR="00621752">
        <w:t xml:space="preserve">you </w:t>
      </w:r>
      <w:r>
        <w:t>can type manually</w:t>
      </w:r>
      <w:r w:rsidR="00621752">
        <w:t xml:space="preserve"> </w:t>
      </w:r>
      <w:r w:rsidR="00D42CA9">
        <w:t xml:space="preserve">or </w:t>
      </w:r>
      <w:r w:rsidR="00621752">
        <w:t>paste</w:t>
      </w:r>
      <w:r w:rsidR="00D42CA9">
        <w:t xml:space="preserve"> into the terminal</w:t>
      </w:r>
      <w:r w:rsidR="00621752">
        <w:t xml:space="preserve"> by</w:t>
      </w:r>
      <w:r w:rsidR="004821F4">
        <w:t xml:space="preserve"> dragging the file into the terminal window</w:t>
      </w:r>
      <w:r w:rsidR="00621752">
        <w:t xml:space="preserve"> as described earlier</w:t>
      </w:r>
      <w:r w:rsidR="004821F4">
        <w:t xml:space="preserve"> (</w:t>
      </w:r>
      <w:r w:rsidR="00621752">
        <w:t xml:space="preserve">again, be mindful of </w:t>
      </w:r>
      <w:r w:rsidR="004821F4">
        <w:t>spaces</w:t>
      </w:r>
      <w:r w:rsidR="00A13635">
        <w:t xml:space="preserve"> at the end of the path name</w:t>
      </w:r>
      <w:r w:rsidR="00621752">
        <w:t xml:space="preserve"> created by this second option</w:t>
      </w:r>
      <w:r w:rsidR="004821F4">
        <w:t>).</w:t>
      </w:r>
    </w:p>
    <w:p w14:paraId="3403E31A" w14:textId="5DCC09D3" w:rsidR="00CF110C" w:rsidRDefault="0093196E" w:rsidP="00081474">
      <w:pPr>
        <w:pStyle w:val="ListParagraph"/>
        <w:widowControl w:val="0"/>
        <w:numPr>
          <w:ilvl w:val="0"/>
          <w:numId w:val="14"/>
        </w:numPr>
        <w:spacing w:line="360" w:lineRule="auto"/>
      </w:pPr>
      <w:r>
        <w:t xml:space="preserve">Once the </w:t>
      </w:r>
      <w:r w:rsidR="00725CE3">
        <w:t xml:space="preserve">path </w:t>
      </w:r>
      <w:r>
        <w:t>h</w:t>
      </w:r>
      <w:r w:rsidR="00565045">
        <w:t>as been entered, the pipeline generates a csv file called, “</w:t>
      </w:r>
      <w:r w:rsidR="00565045" w:rsidRPr="00565045">
        <w:t>allele_freqs</w:t>
      </w:r>
      <w:r w:rsidR="00565045">
        <w:t>.csv” that contains allele frequencies and F</w:t>
      </w:r>
      <w:r w:rsidR="00565045">
        <w:rPr>
          <w:vertAlign w:val="subscript"/>
        </w:rPr>
        <w:t>IS</w:t>
      </w:r>
      <w:r w:rsidR="00565045">
        <w:t xml:space="preserve"> indeces for each allele at each locus in the data set.</w:t>
      </w:r>
      <w:r w:rsidR="00CF110C">
        <w:t xml:space="preserve"> It then generates a separate csv file called “</w:t>
      </w:r>
      <w:r w:rsidR="00CF110C" w:rsidRPr="00CF110C">
        <w:t>Effective_alleles_per_locus</w:t>
      </w:r>
      <w:r w:rsidR="00CF110C">
        <w:t>.csv”, which contains the actual number of alleles and the effective number of alleles</w:t>
      </w:r>
      <w:r w:rsidR="007E53A5">
        <w:t xml:space="preserve"> </w:t>
      </w:r>
      <w:r w:rsidR="007E53A5">
        <w:fldChar w:fldCharType="begin"/>
      </w:r>
      <w:r w:rsidR="009600E5">
        <w:instrText>ADDIN CSL_CITATION {"mendeley": {"previouslyFormattedCitation": "(Frankham, Ballou, &amp; Briscoe, 2010)"}, "citationItems": [{"uris": ["http://www.mendeley.com/documents/?uuid=4156d350-994b-4597-b94d-ac0929faa448"], "id": "ITEM-1", "itemData": {"publisher": "Cambridge University Press", "publisher-place": "New York", "author": [{"given": "Richard", "dropping-particle": "", "suffix": "", "family": "Frankham", "parse-names": false, "non-dropping-particle": ""}, {"given": "Johnatha D.", "dropping-particle": "", "suffix": "", "family": "Ballou", "parse-names": false, "non-dropping-particle": ""}, {"given": "David A.", "dropping-particle": "", "suffix": "", "family": "Briscoe", "parse-names": false, "non-dropping-particle": ""}], "issued": {"date-parts": [["2010"]]}, "title": "Introduction to conservation genetics", "edition": "2", "type": "book", "id": "ITEM-1"}}], "properties": {"noteIndex": 0}, "schema": "https://github.com/citation-style-language/schema/raw/master/csl-citation.json"}</w:instrText>
      </w:r>
      <w:r w:rsidR="007E53A5">
        <w:fldChar w:fldCharType="separate"/>
      </w:r>
      <w:r w:rsidR="007E53A5" w:rsidRPr="007E53A5">
        <w:rPr>
          <w:noProof/>
        </w:rPr>
        <w:t>(Frankham, Ballou, &amp; Briscoe, 2010)</w:t>
      </w:r>
      <w:r w:rsidR="007E53A5">
        <w:fldChar w:fldCharType="end"/>
      </w:r>
      <w:r w:rsidR="00CF110C">
        <w:t>. Finally, the pipeline generates a csv file called, “</w:t>
      </w:r>
      <w:r w:rsidR="00CF110C" w:rsidRPr="00CF110C">
        <w:t>H_obs_and_H_exp</w:t>
      </w:r>
      <w:r w:rsidR="00CF110C">
        <w:t>.csv”, which contains the observed and expected heterozygosities of</w:t>
      </w:r>
      <w:r w:rsidR="003E1BC9">
        <w:t xml:space="preserve"> each locus in the data set (</w:t>
      </w:r>
      <w:r w:rsidR="00CF110C">
        <w:t xml:space="preserve">calculated by </w:t>
      </w:r>
      <w:r w:rsidR="00015327" w:rsidRPr="00015327">
        <w:rPr>
          <w:i/>
        </w:rPr>
        <w:t>GenePop</w:t>
      </w:r>
      <w:r w:rsidR="00CF110C">
        <w:t>).</w:t>
      </w:r>
    </w:p>
    <w:p w14:paraId="2A309177" w14:textId="6D41DE91" w:rsidR="0039436F" w:rsidRDefault="0039436F" w:rsidP="0039436F">
      <w:pPr>
        <w:pStyle w:val="Heading2"/>
      </w:pPr>
      <w:bookmarkStart w:id="30" w:name="_Toc221963776"/>
      <w:r>
        <w:t xml:space="preserve">Generation of </w:t>
      </w:r>
      <w:r w:rsidR="00015327" w:rsidRPr="00015327">
        <w:rPr>
          <w:i/>
        </w:rPr>
        <w:t>RMES</w:t>
      </w:r>
      <w:r w:rsidR="003C0471">
        <w:t>-</w:t>
      </w:r>
      <w:r>
        <w:t xml:space="preserve">, </w:t>
      </w:r>
      <w:r w:rsidR="00015327" w:rsidRPr="00015327">
        <w:rPr>
          <w:i/>
        </w:rPr>
        <w:t>GEPHAST</w:t>
      </w:r>
      <w:r w:rsidR="003C0471">
        <w:t>-</w:t>
      </w:r>
      <w:r>
        <w:t xml:space="preserve">, and </w:t>
      </w:r>
      <w:r w:rsidR="00015327" w:rsidRPr="00015327">
        <w:rPr>
          <w:i/>
        </w:rPr>
        <w:t>Rhh</w:t>
      </w:r>
      <w:r w:rsidR="003C0471">
        <w:t>-Related</w:t>
      </w:r>
      <w:r>
        <w:t xml:space="preserve"> Files</w:t>
      </w:r>
      <w:bookmarkEnd w:id="30"/>
    </w:p>
    <w:p w14:paraId="53A78513" w14:textId="1C61D74B" w:rsidR="001E0463" w:rsidRPr="001E0463" w:rsidRDefault="00015327" w:rsidP="001E0463">
      <w:pPr>
        <w:pStyle w:val="Heading3"/>
      </w:pPr>
      <w:r w:rsidRPr="00015327">
        <w:rPr>
          <w:i/>
        </w:rPr>
        <w:t>RMES</w:t>
      </w:r>
    </w:p>
    <w:p w14:paraId="55BAF2F9" w14:textId="4D4D326F" w:rsidR="00003CC0" w:rsidRDefault="009B5A7F" w:rsidP="00003CC0">
      <w:pPr>
        <w:pStyle w:val="ListParagraph"/>
        <w:widowControl w:val="0"/>
        <w:numPr>
          <w:ilvl w:val="0"/>
          <w:numId w:val="8"/>
        </w:numPr>
        <w:spacing w:line="360" w:lineRule="auto"/>
      </w:pPr>
      <w:r>
        <w:t xml:space="preserve">The pipeline then uses the </w:t>
      </w:r>
      <w:r w:rsidR="0049377B">
        <w:t>‘</w:t>
      </w:r>
      <w:r w:rsidR="004675A0" w:rsidRPr="00A139FB">
        <w:t>final_output_</w:t>
      </w:r>
      <w:r w:rsidR="00015327" w:rsidRPr="00015327">
        <w:rPr>
          <w:i/>
        </w:rPr>
        <w:t>GenePop</w:t>
      </w:r>
      <w:r w:rsidR="004675A0">
        <w:t>.txt</w:t>
      </w:r>
      <w:r w:rsidR="0049377B">
        <w:t>’</w:t>
      </w:r>
      <w:r w:rsidR="004675A0">
        <w:t xml:space="preserve"> </w:t>
      </w:r>
      <w:r>
        <w:t xml:space="preserve">file it generated earlier to create another </w:t>
      </w:r>
      <w:r w:rsidR="00ED30F5">
        <w:t xml:space="preserve">text </w:t>
      </w:r>
      <w:r>
        <w:t xml:space="preserve">file formatted for Patrice et al.’s </w:t>
      </w:r>
      <w:r w:rsidR="00015327" w:rsidRPr="00015327">
        <w:rPr>
          <w:i/>
        </w:rPr>
        <w:t>RMES</w:t>
      </w:r>
      <w:r>
        <w:t xml:space="preserve"> (robust multilocus estimate of selfing)</w:t>
      </w:r>
      <w:r w:rsidR="00E15F1C">
        <w:t xml:space="preserve"> software</w:t>
      </w:r>
      <w:r>
        <w:t xml:space="preserve"> </w:t>
      </w:r>
      <w:r>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fldChar w:fldCharType="separate"/>
      </w:r>
      <w:r w:rsidR="00277A00" w:rsidRPr="00277A00">
        <w:rPr>
          <w:noProof/>
        </w:rPr>
        <w:t>(David et al., 2007)</w:t>
      </w:r>
      <w:r>
        <w:fldChar w:fldCharType="end"/>
      </w:r>
      <w:r w:rsidR="00E15F1C">
        <w:t>.</w:t>
      </w:r>
      <w:r w:rsidR="00352AB4">
        <w:t xml:space="preserve"> </w:t>
      </w:r>
      <w:r w:rsidR="00003CC0">
        <w:t xml:space="preserve">Note that </w:t>
      </w:r>
      <w:r w:rsidR="00015327" w:rsidRPr="00015327">
        <w:rPr>
          <w:i/>
        </w:rPr>
        <w:t>RMES</w:t>
      </w:r>
      <w:r w:rsidR="00003CC0">
        <w:t xml:space="preserve"> only operates on Windows platforms, so the </w:t>
      </w:r>
      <w:r w:rsidR="00015327" w:rsidRPr="00015327">
        <w:rPr>
          <w:i/>
        </w:rPr>
        <w:t>RMES</w:t>
      </w:r>
      <w:r w:rsidR="00003CC0">
        <w:t>-ready file may need to be opened in Microsoft Word and transferred between operating systems in that format to preserve format integrity.</w:t>
      </w:r>
    </w:p>
    <w:p w14:paraId="3F56C201" w14:textId="75FF4154" w:rsidR="00352AB4" w:rsidRDefault="00352AB4" w:rsidP="001E0463">
      <w:pPr>
        <w:widowControl w:val="0"/>
        <w:spacing w:line="360" w:lineRule="auto"/>
      </w:pPr>
    </w:p>
    <w:p w14:paraId="5EC4565F" w14:textId="5B9C038B" w:rsidR="001E0463" w:rsidRDefault="00015327" w:rsidP="001E0463">
      <w:pPr>
        <w:pStyle w:val="Heading3"/>
      </w:pPr>
      <w:r w:rsidRPr="00015327">
        <w:rPr>
          <w:i/>
        </w:rPr>
        <w:t>GEPHAST</w:t>
      </w:r>
    </w:p>
    <w:p w14:paraId="44A37A51" w14:textId="699CAEF4" w:rsidR="00471B91" w:rsidRDefault="001E0463" w:rsidP="00E14EE0">
      <w:pPr>
        <w:pStyle w:val="ListParagraph"/>
        <w:widowControl w:val="0"/>
        <w:numPr>
          <w:ilvl w:val="0"/>
          <w:numId w:val="23"/>
        </w:numPr>
        <w:spacing w:line="360" w:lineRule="auto"/>
      </w:pPr>
      <w:r>
        <w:t>The pipeline also</w:t>
      </w:r>
      <w:r w:rsidR="00471B91">
        <w:t xml:space="preserve"> generates a directory called, “</w:t>
      </w:r>
      <w:r w:rsidR="00015327" w:rsidRPr="00015327">
        <w:rPr>
          <w:i/>
        </w:rPr>
        <w:t>GEPHAST</w:t>
      </w:r>
      <w:r w:rsidR="00471B91">
        <w:t>_ready” that contains csv</w:t>
      </w:r>
      <w:r w:rsidR="009F4F62">
        <w:t>-formatted</w:t>
      </w:r>
      <w:r w:rsidR="00471B91">
        <w:t xml:space="preserve"> files for each trait column in </w:t>
      </w:r>
      <w:r w:rsidR="00B805B4">
        <w:t>the trait file,</w:t>
      </w:r>
      <w:r w:rsidR="00471B91">
        <w:t xml:space="preserve"> formatted in a way that the </w:t>
      </w:r>
      <w:r w:rsidR="00015327" w:rsidRPr="00015327">
        <w:rPr>
          <w:i/>
        </w:rPr>
        <w:t>GEPHAST</w:t>
      </w:r>
      <w:r w:rsidR="00471B91">
        <w:t xml:space="preserve"> macro</w:t>
      </w:r>
      <w:r w:rsidR="004B759B">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4B759B">
        <w:fldChar w:fldCharType="separate"/>
      </w:r>
      <w:r w:rsidR="004B759B" w:rsidRPr="004B759B">
        <w:rPr>
          <w:noProof/>
        </w:rPr>
        <w:t>(Amos &amp; Acevedo-Whitehouse, 2009)</w:t>
      </w:r>
      <w:r w:rsidR="004B759B">
        <w:fldChar w:fldCharType="end"/>
      </w:r>
      <w:r w:rsidR="00471B91">
        <w:t xml:space="preserve"> in Microsoft Excel can be run on </w:t>
      </w:r>
      <w:commentRangeStart w:id="31"/>
      <w:r w:rsidR="00471B91">
        <w:t>it</w:t>
      </w:r>
      <w:commentRangeEnd w:id="31"/>
      <w:r w:rsidR="00C2406B">
        <w:rPr>
          <w:rStyle w:val="CommentReference"/>
        </w:rPr>
        <w:commentReference w:id="31"/>
      </w:r>
      <w:r w:rsidR="00471B91">
        <w:t>.</w:t>
      </w:r>
      <w:r w:rsidR="00E61927">
        <w:t xml:space="preserve"> </w:t>
      </w:r>
      <w:r w:rsidR="00257317">
        <w:t>R</w:t>
      </w:r>
      <w:r w:rsidR="00E61927">
        <w:t xml:space="preserve">un </w:t>
      </w:r>
      <w:r w:rsidR="00015327" w:rsidRPr="00015327">
        <w:rPr>
          <w:i/>
        </w:rPr>
        <w:t>GEPHAST</w:t>
      </w:r>
      <w:r w:rsidR="00E61927">
        <w:t xml:space="preserve"> on as many or as few of these</w:t>
      </w:r>
      <w:r w:rsidR="00395B80">
        <w:t xml:space="preserve"> csv files as desired. After each test has</w:t>
      </w:r>
      <w:r w:rsidR="00E61927">
        <w:t xml:space="preserve"> bee</w:t>
      </w:r>
      <w:r w:rsidR="00257317">
        <w:t>n completed, save</w:t>
      </w:r>
      <w:r w:rsidR="00E61927">
        <w:t xml:space="preserve"> the csv </w:t>
      </w:r>
      <w:proofErr w:type="gramStart"/>
      <w:r w:rsidR="00E61927">
        <w:t xml:space="preserve">files </w:t>
      </w:r>
      <w:r w:rsidR="00E61927" w:rsidRPr="002511B5">
        <w:t xml:space="preserve">containing the </w:t>
      </w:r>
      <w:r w:rsidR="00015327" w:rsidRPr="00015327">
        <w:rPr>
          <w:i/>
        </w:rPr>
        <w:t>GEPHAST</w:t>
      </w:r>
      <w:r w:rsidR="00E61927" w:rsidRPr="002511B5">
        <w:t xml:space="preserve"> results</w:t>
      </w:r>
      <w:proofErr w:type="gramEnd"/>
      <w:r w:rsidR="00DF3B82" w:rsidRPr="002511B5">
        <w:t xml:space="preserve"> </w:t>
      </w:r>
      <w:r w:rsidR="00DF3B82">
        <w:t>into a separate directory that</w:t>
      </w:r>
      <w:r w:rsidR="00E61927">
        <w:t xml:space="preserve"> </w:t>
      </w:r>
      <w:r w:rsidR="00257317">
        <w:t>you’ve generated</w:t>
      </w:r>
      <w:r w:rsidR="00E61927">
        <w:t xml:space="preserve"> (this</w:t>
      </w:r>
      <w:r w:rsidR="009722F7">
        <w:t xml:space="preserve"> directory</w:t>
      </w:r>
      <w:r w:rsidR="00E61927">
        <w:t xml:space="preserve"> is called </w:t>
      </w:r>
      <w:r w:rsidR="006F7200">
        <w:t>“</w:t>
      </w:r>
      <w:r w:rsidR="00015327" w:rsidRPr="00015327">
        <w:rPr>
          <w:i/>
        </w:rPr>
        <w:t>GEPHAST</w:t>
      </w:r>
      <w:r w:rsidR="006F7200">
        <w:t xml:space="preserve">_tested” </w:t>
      </w:r>
      <w:r w:rsidR="00E61927">
        <w:t>in the example data</w:t>
      </w:r>
      <w:r w:rsidR="003824E5">
        <w:t xml:space="preserve">, and it contains example </w:t>
      </w:r>
      <w:r w:rsidR="00015327" w:rsidRPr="00015327">
        <w:rPr>
          <w:i/>
        </w:rPr>
        <w:t>GEPHAST</w:t>
      </w:r>
      <w:r w:rsidR="003824E5">
        <w:t xml:space="preserve"> results</w:t>
      </w:r>
      <w:r w:rsidR="00E61927">
        <w:t>)</w:t>
      </w:r>
      <w:r w:rsidR="00BB2FDF">
        <w:t>.</w:t>
      </w:r>
    </w:p>
    <w:p w14:paraId="38503F29" w14:textId="5FFD5130" w:rsidR="00BB2FDF" w:rsidRDefault="007153A7" w:rsidP="00E14EE0">
      <w:pPr>
        <w:pStyle w:val="ListParagraph"/>
        <w:widowControl w:val="0"/>
        <w:numPr>
          <w:ilvl w:val="0"/>
          <w:numId w:val="23"/>
        </w:numPr>
        <w:spacing w:line="360" w:lineRule="auto"/>
      </w:pPr>
      <w:r>
        <w:t>You are</w:t>
      </w:r>
      <w:r w:rsidR="00BB2FDF">
        <w:t xml:space="preserve"> then asked whether </w:t>
      </w:r>
      <w:r w:rsidR="00C845B0">
        <w:t xml:space="preserve">you want </w:t>
      </w:r>
      <w:r w:rsidR="00BB2FDF">
        <w:t xml:space="preserve">to generate a list of </w:t>
      </w:r>
      <w:r w:rsidR="00015327" w:rsidRPr="00015327">
        <w:rPr>
          <w:i/>
        </w:rPr>
        <w:t>GEPHAST</w:t>
      </w:r>
      <w:r w:rsidR="00BB2FDF">
        <w:t xml:space="preserve"> </w:t>
      </w:r>
      <w:r w:rsidR="00015327" w:rsidRPr="00015327">
        <w:rPr>
          <w:i/>
        </w:rPr>
        <w:t>P</w:t>
      </w:r>
      <w:r w:rsidR="00015327">
        <w:t>-</w:t>
      </w:r>
      <w:r w:rsidR="00BB2FDF" w:rsidRPr="00015327">
        <w:t>values</w:t>
      </w:r>
      <w:r w:rsidR="00BB2FDF">
        <w:t xml:space="preserve"> for the traits upon which </w:t>
      </w:r>
      <w:r w:rsidR="00015327" w:rsidRPr="00015327">
        <w:rPr>
          <w:i/>
        </w:rPr>
        <w:t>GEPHAST</w:t>
      </w:r>
      <w:r w:rsidR="00BB2FDF">
        <w:t xml:space="preserve"> te</w:t>
      </w:r>
      <w:r w:rsidR="003C6135">
        <w:t>sts have been run. Type</w:t>
      </w:r>
      <w:r w:rsidR="00BB2FDF">
        <w:t xml:space="preserve">, “y” or “yes”, </w:t>
      </w:r>
      <w:r w:rsidR="003C6135">
        <w:t>and you are</w:t>
      </w:r>
      <w:r w:rsidR="00BB2FDF">
        <w:t xml:space="preserve"> prompted once more to ensure that </w:t>
      </w:r>
      <w:r w:rsidR="00015327" w:rsidRPr="00015327">
        <w:rPr>
          <w:i/>
        </w:rPr>
        <w:t>GEPHAST</w:t>
      </w:r>
      <w:r w:rsidR="00BB2FDF">
        <w:t xml:space="preserve"> tests have been conducted and the results have been placed in a desi</w:t>
      </w:r>
      <w:r w:rsidR="003C6135">
        <w:t>gnated directory. T</w:t>
      </w:r>
      <w:r w:rsidR="00BB2FDF">
        <w:t>ype any key to proceed.</w:t>
      </w:r>
    </w:p>
    <w:p w14:paraId="479591C2" w14:textId="358E1CEF" w:rsidR="00593B6F" w:rsidRDefault="00593B6F" w:rsidP="00E14EE0">
      <w:pPr>
        <w:pStyle w:val="ListParagraph"/>
        <w:widowControl w:val="0"/>
        <w:numPr>
          <w:ilvl w:val="0"/>
          <w:numId w:val="23"/>
        </w:numPr>
        <w:spacing w:line="360" w:lineRule="auto"/>
      </w:pPr>
      <w:r>
        <w:t>At t</w:t>
      </w:r>
      <w:r w:rsidR="008A6DEB">
        <w:t>his point, the pipeline asks you</w:t>
      </w:r>
      <w:r>
        <w:t xml:space="preserve"> to supply the path of the directory containing the </w:t>
      </w:r>
      <w:r w:rsidR="00015327" w:rsidRPr="00015327">
        <w:rPr>
          <w:i/>
        </w:rPr>
        <w:t>GEPHAST</w:t>
      </w:r>
      <w:r w:rsidR="003517F6">
        <w:t xml:space="preserve"> results</w:t>
      </w:r>
      <w:r>
        <w:t xml:space="preserve">. </w:t>
      </w:r>
      <w:r w:rsidR="00D83B52">
        <w:t>You</w:t>
      </w:r>
      <w:r>
        <w:t xml:space="preserve"> can either type these manually or drag the directory to the terminal window. Either way, </w:t>
      </w:r>
      <w:r>
        <w:rPr>
          <w:i/>
        </w:rPr>
        <w:t>make sure that the path ends with a backslash</w:t>
      </w:r>
      <w:r w:rsidR="00EC4715">
        <w:rPr>
          <w:i/>
        </w:rPr>
        <w:t xml:space="preserve"> </w:t>
      </w:r>
      <w:r w:rsidR="00EC4715">
        <w:t>(for example, “/Users/mf/Desktop/pipeline/</w:t>
      </w:r>
      <w:r w:rsidR="00015327" w:rsidRPr="00015327">
        <w:rPr>
          <w:i/>
        </w:rPr>
        <w:t>GEPHAST</w:t>
      </w:r>
      <w:r w:rsidR="00EC4715" w:rsidRPr="00EC4715">
        <w:t>_tested</w:t>
      </w:r>
      <w:r w:rsidR="00EC4715">
        <w:t>/”)</w:t>
      </w:r>
      <w:r>
        <w:t>. Press enter.</w:t>
      </w:r>
    </w:p>
    <w:p w14:paraId="4A4BA023" w14:textId="23F08383" w:rsidR="00593B6F" w:rsidRDefault="00593B6F" w:rsidP="00E14EE0">
      <w:pPr>
        <w:pStyle w:val="ListParagraph"/>
        <w:widowControl w:val="0"/>
        <w:numPr>
          <w:ilvl w:val="0"/>
          <w:numId w:val="23"/>
        </w:numPr>
        <w:spacing w:line="360" w:lineRule="auto"/>
      </w:pPr>
      <w:r>
        <w:t xml:space="preserve">The pipeline </w:t>
      </w:r>
      <w:r w:rsidR="006906BD">
        <w:t xml:space="preserve">next </w:t>
      </w:r>
      <w:r>
        <w:t>g</w:t>
      </w:r>
      <w:r w:rsidR="00936DF9">
        <w:t>enerates two files</w:t>
      </w:r>
      <w:r>
        <w:t xml:space="preserve">: </w:t>
      </w:r>
      <w:r w:rsidR="00E90301">
        <w:t>‘</w:t>
      </w:r>
      <w:r w:rsidR="00015327" w:rsidRPr="00015327">
        <w:rPr>
          <w:i/>
        </w:rPr>
        <w:t>GEPHAST</w:t>
      </w:r>
      <w:r w:rsidRPr="00593B6F">
        <w:t>_pvals</w:t>
      </w:r>
      <w:r>
        <w:t>.csv</w:t>
      </w:r>
      <w:r w:rsidR="00E90301">
        <w:t>’</w:t>
      </w:r>
      <w:r>
        <w:t xml:space="preserve"> and </w:t>
      </w:r>
      <w:r w:rsidR="00A075DF">
        <w:t>‘</w:t>
      </w:r>
      <w:r w:rsidR="00015327" w:rsidRPr="00015327">
        <w:rPr>
          <w:i/>
        </w:rPr>
        <w:t>GEPHAST</w:t>
      </w:r>
      <w:r w:rsidRPr="00593B6F">
        <w:t>_p_adjusted</w:t>
      </w:r>
      <w:r>
        <w:t>.csv</w:t>
      </w:r>
      <w:r w:rsidR="00A075DF">
        <w:t>’</w:t>
      </w:r>
      <w:r w:rsidR="001D2B6E">
        <w:t xml:space="preserve">. These contain the </w:t>
      </w:r>
      <w:r w:rsidR="00B47211" w:rsidRPr="00015327">
        <w:rPr>
          <w:i/>
        </w:rPr>
        <w:t>P</w:t>
      </w:r>
      <w:r w:rsidR="00B47211">
        <w:t>-</w:t>
      </w:r>
      <w:r w:rsidR="001D2B6E">
        <w:t xml:space="preserve">values </w:t>
      </w:r>
      <w:r>
        <w:t xml:space="preserve">or adjusted </w:t>
      </w:r>
      <w:r w:rsidR="00B47211" w:rsidRPr="00015327">
        <w:rPr>
          <w:i/>
        </w:rPr>
        <w:t>P</w:t>
      </w:r>
      <w:r w:rsidR="00B47211">
        <w:t>-</w:t>
      </w:r>
      <w:r>
        <w:t xml:space="preserve">values, </w:t>
      </w:r>
      <w:r w:rsidR="001D2B6E">
        <w:t>respectively,</w:t>
      </w:r>
      <w:r>
        <w:t xml:space="preserve"> for</w:t>
      </w:r>
      <w:r w:rsidR="00F843F6">
        <w:t xml:space="preserve"> tests for significant single-locus associations for</w:t>
      </w:r>
      <w:r>
        <w:t xml:space="preserve"> each locus</w:t>
      </w:r>
      <w:r w:rsidR="00F843F6">
        <w:t xml:space="preserve"> at each trait for which there was a result file in the designated </w:t>
      </w:r>
      <w:r w:rsidR="00015327" w:rsidRPr="00015327">
        <w:rPr>
          <w:i/>
        </w:rPr>
        <w:t>GEPHAST</w:t>
      </w:r>
      <w:r w:rsidR="00F843F6">
        <w:t xml:space="preserve"> result directory.</w:t>
      </w:r>
      <w:r>
        <w:t xml:space="preserve"> </w:t>
      </w:r>
      <w:r w:rsidR="00B47211" w:rsidRPr="00015327">
        <w:rPr>
          <w:i/>
        </w:rPr>
        <w:t>P</w:t>
      </w:r>
      <w:r w:rsidR="00B47211">
        <w:t>-</w:t>
      </w:r>
      <w:r w:rsidR="00796C3A">
        <w:t>values are listed in</w:t>
      </w:r>
      <w:r w:rsidR="00735747">
        <w:t xml:space="preserve"> every even column, while</w:t>
      </w:r>
      <w:r>
        <w:t xml:space="preserve"> </w:t>
      </w:r>
      <w:r w:rsidR="00980612">
        <w:t>the loci are listed</w:t>
      </w:r>
      <w:r>
        <w:t xml:space="preserve"> in every odd column.</w:t>
      </w:r>
      <w:r w:rsidR="00980612">
        <w:t xml:space="preserve"> Trait names serve as headers for the odd columns.</w:t>
      </w:r>
      <w:r>
        <w:t xml:space="preserve"> </w:t>
      </w:r>
      <w:r w:rsidR="00B47211" w:rsidRPr="00015327">
        <w:rPr>
          <w:i/>
        </w:rPr>
        <w:t>P</w:t>
      </w:r>
      <w:r w:rsidR="00B47211">
        <w:t>-</w:t>
      </w:r>
      <w:r>
        <w:t>values were adjusted to account for multiple comparisons</w:t>
      </w:r>
      <w:r w:rsidR="000518F2">
        <w:t xml:space="preserve"> </w:t>
      </w:r>
      <w:r w:rsidR="00D6237C">
        <w:t>with</w:t>
      </w:r>
      <w:r>
        <w:t xml:space="preserve"> the Benjamini-Hochberg correction</w:t>
      </w:r>
      <w:r w:rsidR="00D6237C">
        <w:t xml:space="preserve"> assuming a 5% false discovery rate using </w:t>
      </w:r>
      <w:r w:rsidR="003C4E5E">
        <w:t xml:space="preserve">the </w:t>
      </w:r>
      <w:r w:rsidR="00A614B9">
        <w:t>p.adjust</w:t>
      </w:r>
      <w:r w:rsidR="003C4E5E">
        <w:t xml:space="preserve"> function</w:t>
      </w:r>
      <w:r w:rsidR="00D6237C">
        <w:t xml:space="preserve"> in R</w:t>
      </w:r>
      <w:r>
        <w:t xml:space="preserve">.  </w:t>
      </w:r>
      <w:r w:rsidR="00E4428C">
        <w:t>Note that the multiple comparisons in the pipeline were applied at the trait level, not at the global level</w:t>
      </w:r>
      <w:r w:rsidR="00545B59">
        <w:t>.</w:t>
      </w:r>
      <w:r w:rsidR="00E4428C">
        <w:t xml:space="preserve"> </w:t>
      </w:r>
      <w:r w:rsidRPr="00646144">
        <w:t>Note</w:t>
      </w:r>
      <w:r w:rsidR="00E4428C" w:rsidRPr="003C157E">
        <w:t xml:space="preserve"> also</w:t>
      </w:r>
      <w:r w:rsidRPr="00646144">
        <w:t xml:space="preserve"> that these files are not sorted by </w:t>
      </w:r>
      <w:r w:rsidR="00B47211" w:rsidRPr="00015327">
        <w:rPr>
          <w:i/>
        </w:rPr>
        <w:t>P</w:t>
      </w:r>
      <w:r w:rsidR="00B47211">
        <w:t>-</w:t>
      </w:r>
      <w:r w:rsidRPr="00646144">
        <w:t>value</w:t>
      </w:r>
      <w:r w:rsidRPr="003C157E">
        <w:t xml:space="preserve">. </w:t>
      </w:r>
    </w:p>
    <w:p w14:paraId="484BFC2B" w14:textId="253CE094" w:rsidR="000D6B4D" w:rsidRPr="00880A77" w:rsidRDefault="00015327" w:rsidP="000D6B4D">
      <w:pPr>
        <w:pStyle w:val="Heading3"/>
        <w:rPr>
          <w:i/>
        </w:rPr>
      </w:pPr>
      <w:r w:rsidRPr="00015327">
        <w:rPr>
          <w:i/>
        </w:rPr>
        <w:t>Rhh</w:t>
      </w:r>
    </w:p>
    <w:p w14:paraId="5A42A03B" w14:textId="35F262AE" w:rsidR="00194A45" w:rsidRDefault="00352AB4" w:rsidP="000D6B4D">
      <w:pPr>
        <w:pStyle w:val="ListParagraph"/>
        <w:widowControl w:val="0"/>
        <w:numPr>
          <w:ilvl w:val="0"/>
          <w:numId w:val="24"/>
        </w:numPr>
        <w:spacing w:line="360" w:lineRule="auto"/>
      </w:pPr>
      <w:r>
        <w:t xml:space="preserve">The pipeline then automatically converts the data into a format that it can then pass to the R package </w:t>
      </w:r>
      <w:r w:rsidR="00015327" w:rsidRPr="00015327">
        <w:rPr>
          <w:i/>
        </w:rPr>
        <w:t>Rhh</w:t>
      </w:r>
      <w:r>
        <w:t xml:space="preserve"> </w:t>
      </w:r>
      <w:r>
        <w:fldChar w:fldCharType="begin"/>
      </w:r>
      <w:r w:rsidR="009600E5">
        <w:instrText>ADDIN CSL_CITATION {"mendeley": {"previouslyFormattedCitation": "(Alho et al.,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fldChar w:fldCharType="separate"/>
      </w:r>
      <w:r w:rsidR="004358FA" w:rsidRPr="004358FA">
        <w:rPr>
          <w:noProof/>
        </w:rPr>
        <w:t>(Alho et al., 2010)</w:t>
      </w:r>
      <w:r>
        <w:fldChar w:fldCharType="end"/>
      </w:r>
      <w:r w:rsidR="00CA04AD">
        <w:t>; this file is called, “</w:t>
      </w:r>
      <w:r w:rsidR="00015327" w:rsidRPr="00015327">
        <w:rPr>
          <w:i/>
        </w:rPr>
        <w:t>Rhh</w:t>
      </w:r>
      <w:r w:rsidR="00CA04AD" w:rsidRPr="00CA04AD">
        <w:t>_ready</w:t>
      </w:r>
      <w:r w:rsidR="00CA04AD">
        <w:t>.txt”</w:t>
      </w:r>
      <w:r w:rsidR="00A331CB">
        <w:t>.</w:t>
      </w:r>
    </w:p>
    <w:p w14:paraId="36934474" w14:textId="4EAB966C" w:rsidR="00A331CB" w:rsidRDefault="00A331CB" w:rsidP="000D6B4D">
      <w:pPr>
        <w:pStyle w:val="ListParagraph"/>
        <w:widowControl w:val="0"/>
        <w:numPr>
          <w:ilvl w:val="0"/>
          <w:numId w:val="24"/>
        </w:numPr>
        <w:spacing w:line="360" w:lineRule="auto"/>
      </w:pPr>
      <w:bookmarkStart w:id="32" w:name="_Ref221949513"/>
      <w:r>
        <w:t xml:space="preserve">The pipeline also generates three other files at this point: 1) a </w:t>
      </w:r>
      <w:r w:rsidR="00463D76">
        <w:t>file</w:t>
      </w:r>
      <w:r>
        <w:t xml:space="preserve"> </w:t>
      </w:r>
      <w:r w:rsidR="004634E1">
        <w:t>called, ‘</w:t>
      </w:r>
      <w:r w:rsidR="000258E1" w:rsidRPr="000258E1">
        <w:t>heterozygotes_and_</w:t>
      </w:r>
      <w:proofErr w:type="gramStart"/>
      <w:r w:rsidR="000258E1" w:rsidRPr="000258E1">
        <w:t xml:space="preserve">homozygotes </w:t>
      </w:r>
      <w:r w:rsidR="004634E1">
        <w:t>.csv’</w:t>
      </w:r>
      <w:proofErr w:type="gramEnd"/>
      <w:r w:rsidR="000258E1">
        <w:t xml:space="preserve"> </w:t>
      </w:r>
      <w:r>
        <w:t>in which all</w:t>
      </w:r>
      <w:r w:rsidR="003A5197">
        <w:t xml:space="preserve"> of the diploid genotypes from ‘</w:t>
      </w:r>
      <w:r>
        <w:t>final_</w:t>
      </w:r>
      <w:r w:rsidR="003A5197">
        <w:t>output.csv’</w:t>
      </w:r>
      <w:r>
        <w:t xml:space="preserve"> have been converted into 1 if they are heterozygous, 0 if they are homozygous</w:t>
      </w:r>
      <w:r w:rsidR="009609B9">
        <w:t>, and ‘NA’</w:t>
      </w:r>
      <w:r w:rsidR="007D20D8">
        <w:t xml:space="preserve"> if the data are missing (n</w:t>
      </w:r>
      <w:r w:rsidR="00274B70">
        <w:t>ote that</w:t>
      </w:r>
      <w:r w:rsidR="000258E1">
        <w:t xml:space="preserve"> information for</w:t>
      </w:r>
      <w:r w:rsidR="00274B70">
        <w:t xml:space="preserve"> each locus </w:t>
      </w:r>
      <w:r w:rsidR="000258E1">
        <w:t xml:space="preserve">has been compressed into </w:t>
      </w:r>
      <w:r w:rsidR="00463D76">
        <w:t>one column each in this file</w:t>
      </w:r>
      <w:r w:rsidR="007D20D8">
        <w:t>)</w:t>
      </w:r>
      <w:r w:rsidR="00463D76">
        <w:t>,</w:t>
      </w:r>
      <w:r w:rsidR="000258E1">
        <w:t xml:space="preserve"> 2) </w:t>
      </w:r>
      <w:r w:rsidR="00DD3933">
        <w:t>a</w:t>
      </w:r>
      <w:r w:rsidR="00463D76">
        <w:t xml:space="preserve"> file</w:t>
      </w:r>
      <w:r w:rsidR="00DD3933">
        <w:t xml:space="preserve"> called, ‘</w:t>
      </w:r>
      <w:r w:rsidR="00AC5472" w:rsidRPr="00AC5472">
        <w:t>MLH_calculated</w:t>
      </w:r>
      <w:r w:rsidR="00AC5472">
        <w:t>.c</w:t>
      </w:r>
      <w:r w:rsidR="00DD3933">
        <w:t>sv’</w:t>
      </w:r>
      <w:r w:rsidR="00EB2F76">
        <w:t xml:space="preserve"> that</w:t>
      </w:r>
      <w:r w:rsidR="00AC5472">
        <w:t xml:space="preserve"> contains the MLH values for e</w:t>
      </w:r>
      <w:r w:rsidR="00E52FDE">
        <w:t>ach sample in ‘final_output.csv’</w:t>
      </w:r>
      <w:r w:rsidR="00372947">
        <w:t>, and 3) a file called ‘</w:t>
      </w:r>
      <w:r w:rsidR="00463D76" w:rsidRPr="00463D76">
        <w:t>Loci_typed_per_individual</w:t>
      </w:r>
      <w:r w:rsidR="00372947">
        <w:t>.csv’</w:t>
      </w:r>
      <w:r w:rsidR="009133D2">
        <w:t xml:space="preserve"> that contains the number of loci at which each individual was successfully genotyped.</w:t>
      </w:r>
      <w:bookmarkEnd w:id="32"/>
    </w:p>
    <w:p w14:paraId="3C3515ED" w14:textId="6C1919C4" w:rsidR="00603A8B" w:rsidRDefault="007153A7" w:rsidP="000D6B4D">
      <w:pPr>
        <w:pStyle w:val="ListParagraph"/>
        <w:widowControl w:val="0"/>
        <w:numPr>
          <w:ilvl w:val="0"/>
          <w:numId w:val="24"/>
        </w:numPr>
        <w:spacing w:line="360" w:lineRule="auto"/>
      </w:pPr>
      <w:r>
        <w:t>You are</w:t>
      </w:r>
      <w:r w:rsidR="008241BF">
        <w:t xml:space="preserve"> then prompted to run the </w:t>
      </w:r>
      <w:r w:rsidR="00015327" w:rsidRPr="00015327">
        <w:rPr>
          <w:i/>
        </w:rPr>
        <w:t>Rhh</w:t>
      </w:r>
      <w:r w:rsidR="008241BF">
        <w:t xml:space="preserve"> script</w:t>
      </w:r>
      <w:r w:rsidR="00E86DCD">
        <w:t>, which conducts the heterozygosity-heterozygosity correlation</w:t>
      </w:r>
      <w:r w:rsidR="00603A8B">
        <w:t xml:space="preserve"> (HHC)</w:t>
      </w:r>
      <w:r w:rsidR="00E86DCD">
        <w:t xml:space="preserve"> test for identity disequilibrium/inbreeding </w:t>
      </w:r>
      <w:r w:rsidR="00495770">
        <w:fldChar w:fldCharType="begin"/>
      </w:r>
      <w:r w:rsidR="009600E5">
        <w:instrText>ADDIN CSL_CITATION {"mendeley": {"previouslyFormattedCitation": "(Balloux, Amos, &amp; Coulson, 2004)"}, "citationItems": [{"uris": ["http://www.mendeley.com/documents/?uuid=4240791c-d3cb-4666-b33a-5a8fe22e23c6"], "id": "ITEM-1", "itemData": {"volume": "13", "DOI": "10.1111/j.1365-294X.2004.02318.x", "type": "article-journal", "author": [{"given": "F.", "dropping-particle": "", "suffix": "", "family": "Balloux", "parse-names": false, "non-dropping-particle": ""}, {"given": "W.", "dropping-particle": "", "suffix": "", "family": "Amos", "parse-names": false, "non-dropping-particle": ""}, {"given": "T.", "dropping-particle": "", "suffix": "", "family": "Coulson", "parse-names": false, "non-dropping-particle": ""}], "issued": {"date-parts": [["2004", "10"]]}, "abstract": "Many recent studies report that individual heterozygosity at a handful of apparently neutral microsatellite markers is correlated with key components of fitness, with most studies invoking inbreeding depression as the likely underlying mechanism. The implicit assumption is that an individual's inbreeding coefficient can be estimated reliably using only 10 or so markers, but the validity of this assumption is unclear. Consequently, we have used individual-based simulations to examine the conditions under which heterozygosity and inbreeding are likely to be correlated. Our results indicate that the parameter space in which this occurs is surprisingly narrow, requiring that inbreeding events are both frequent and severe, for example, through selfing, strong population structure and/or high levels of polygyny. Even then, the correlations are strong only when large numbers of loci (~200) can be deployed to estimate heterozygosity. With the handful of markers used in most studies, correlations only become likely under the most extreme scenario we looked at, namely 20 demes of 20 individuals coupled with strong polygyny. This finding is supported by the observation that heterozygosity is only weakly correlated among markers within an individual, even in a dataset comprising 400 markers typed in diverse human populations, some of which favour consanguineous marriages. If heterozygosity and inbreeding coefficient are generally uncorrelated, then heterozygosity-fitness correlations probably have little to do with inbreeding depression. Instead, one would need to invoke chance linkage between the markers used and one or more gene(s) experiencing balancing selection. Unfortunately, both explanations sit somewhat uncomfortably with current understanding. If inbreeding is the dominant mechanism, then our simulations indicate that consanguineous mating would have to be vastly more common than is predicted for most realistic populations. Conversely, if heterosis provides the answer, there need to be many more polymorphisms with major fitness effects and higher levels of linkage disequilibrium than are generally assumed.", "title": "Does heterozygosity estimate inbreeding in real populations?", "page": "3021-31", "note": "The authors noticed in the HFC literature that the association between inbreeding and mlh was essentially a given, and that inbreeding depression was invoked as the culprit of most HFCs.\n        \nThey attempted to vet this by using simulated data to explore the parameter space under which mlh would correlate strongly with f. They found that the space was very small- many markers were needed, but more importantly, lots of population sctructure and consanguienous mating, as well as small population sizes.\n        \nThey also performed some of their statistical tests on a real, human dataset, and noticed that they could not find a lot of evidence of inbreeding with HHC etc., despite using a large panel and despite knowing that some of the human subpopulations were favoring consanguineous matings. HHC after correcting for variance in mlh across subpopulations (i.e., including source population as a covariate in regression models), they found an r^2 of 3%, which is small.\n        \nThey end by speculating on the cause of HFCs, if not inbreeding depression (after commenting on several biases that would encourage enrichment of HFCs-including picking inbred individuals, picking more heterozygoust markers, and publication bias of positive results). Despite these sources of bias, they think the inordinate reporting of sig. HFCs is real, and they think it may have something to do with either: single locus associations + LD (say, recent migrants who kick ass), ubiquitous cryptic substructure, or huge number of genes under balancing selection.", "container-title": "Molecular ecology", "issue": "10", "id": "ITEM-1"}}], "properties": {"noteIndex": 0}, "schema": "https://github.com/citation-style-language/schema/raw/master/csl-citation.json"}</w:instrText>
      </w:r>
      <w:r w:rsidR="00495770">
        <w:fldChar w:fldCharType="separate"/>
      </w:r>
      <w:r w:rsidR="00495770" w:rsidRPr="00495770">
        <w:rPr>
          <w:noProof/>
        </w:rPr>
        <w:t>(Balloux, Amos, &amp; Coulson, 2004)</w:t>
      </w:r>
      <w:r w:rsidR="00495770">
        <w:fldChar w:fldCharType="end"/>
      </w:r>
      <w:r w:rsidR="008241BF">
        <w:t xml:space="preserve">. As it is currently configured, the script runs through 250 iterations (see </w:t>
      </w:r>
      <w:r w:rsidR="00015327" w:rsidRPr="00015327">
        <w:rPr>
          <w:i/>
        </w:rPr>
        <w:t>Rhh</w:t>
      </w:r>
      <w:r w:rsidR="008241BF">
        <w:t xml:space="preserve"> documentation for more information)</w:t>
      </w:r>
      <w:r w:rsidR="00930994">
        <w:t>, but it is possible to change this value in ‘</w:t>
      </w:r>
      <w:r w:rsidR="00015327" w:rsidRPr="00015327">
        <w:rPr>
          <w:i/>
        </w:rPr>
        <w:t>HeFPipe</w:t>
      </w:r>
      <w:r w:rsidR="00930994">
        <w:t>_modules.py’</w:t>
      </w:r>
      <w:r w:rsidR="008241BF">
        <w:t xml:space="preserve">. </w:t>
      </w:r>
      <w:r w:rsidR="00966DD0">
        <w:t>Type “y” or “yes” and press enter.</w:t>
      </w:r>
    </w:p>
    <w:p w14:paraId="1115BE78" w14:textId="58BF23A1" w:rsidR="00BB1479" w:rsidRDefault="00603A8B" w:rsidP="000D6B4D">
      <w:pPr>
        <w:pStyle w:val="ListParagraph"/>
        <w:widowControl w:val="0"/>
        <w:numPr>
          <w:ilvl w:val="0"/>
          <w:numId w:val="24"/>
        </w:numPr>
        <w:spacing w:line="360" w:lineRule="auto"/>
      </w:pPr>
      <w:bookmarkStart w:id="33" w:name="_Ref221949540"/>
      <w:r>
        <w:t xml:space="preserve">The </w:t>
      </w:r>
      <w:r w:rsidR="00015327" w:rsidRPr="00015327">
        <w:rPr>
          <w:i/>
        </w:rPr>
        <w:t>Rhh</w:t>
      </w:r>
      <w:r>
        <w:t xml:space="preserve"> script then generates</w:t>
      </w:r>
      <w:r w:rsidR="004B06F8">
        <w:t xml:space="preserve"> several documents:</w:t>
      </w:r>
      <w:r w:rsidR="00F358A8">
        <w:t xml:space="preserve"> 1) ‘</w:t>
      </w:r>
      <w:r w:rsidRPr="00603A8B">
        <w:t>number_of_alleles</w:t>
      </w:r>
      <w:r w:rsidR="00F358A8">
        <w:t>.txt’</w:t>
      </w:r>
      <w:r>
        <w:t>, which displays the numbe</w:t>
      </w:r>
      <w:r w:rsidR="00C508BB">
        <w:t>r of alleles for</w:t>
      </w:r>
      <w:r w:rsidR="00F358A8">
        <w:t xml:space="preserve"> each locus, 2) ‘</w:t>
      </w:r>
      <w:r w:rsidR="00015327" w:rsidRPr="00015327">
        <w:rPr>
          <w:i/>
        </w:rPr>
        <w:t>Rhh</w:t>
      </w:r>
      <w:r w:rsidRPr="00603A8B">
        <w:t>_test_</w:t>
      </w:r>
      <w:proofErr w:type="gramStart"/>
      <w:r w:rsidRPr="00603A8B">
        <w:t xml:space="preserve">output </w:t>
      </w:r>
      <w:r w:rsidR="00F358A8">
        <w:t>.txt’</w:t>
      </w:r>
      <w:proofErr w:type="gramEnd"/>
      <w:r w:rsidR="00F358A8">
        <w:t xml:space="preserve"> and </w:t>
      </w:r>
      <w:r w:rsidR="006413DA">
        <w:t xml:space="preserve">3) </w:t>
      </w:r>
      <w:r w:rsidR="00F358A8">
        <w:t>‘</w:t>
      </w:r>
      <w:r w:rsidR="00015327" w:rsidRPr="00015327">
        <w:rPr>
          <w:i/>
        </w:rPr>
        <w:t>Rhh</w:t>
      </w:r>
      <w:r w:rsidRPr="00603A8B">
        <w:t>_test_output.txt_csv_converted</w:t>
      </w:r>
      <w:r w:rsidR="00F358A8">
        <w:t>.csv’</w:t>
      </w:r>
      <w:r>
        <w:t>, which are a text file or a csv file, respectively, of the IR, SH,</w:t>
      </w:r>
      <w:r w:rsidR="006413DA">
        <w:t xml:space="preserve"> and HL values of each sample, 4</w:t>
      </w:r>
      <w:r>
        <w:t xml:space="preserve">) </w:t>
      </w:r>
      <w:r w:rsidR="0013407C">
        <w:t>‘</w:t>
      </w:r>
      <w:r w:rsidRPr="00603A8B">
        <w:t>hhc_plot</w:t>
      </w:r>
      <w:r>
        <w:t>.pdf</w:t>
      </w:r>
      <w:r w:rsidR="0013407C">
        <w:t>’</w:t>
      </w:r>
      <w:r>
        <w:t>, which is a plot of the distribution of correlation coefficients generated by the HHC test, a</w:t>
      </w:r>
      <w:r w:rsidR="006413DA">
        <w:t>nd 5</w:t>
      </w:r>
      <w:r w:rsidR="00D1151A">
        <w:t>) ‘</w:t>
      </w:r>
      <w:r w:rsidRPr="00603A8B">
        <w:t>mean_and_corr_probs</w:t>
      </w:r>
      <w:r w:rsidR="00D1151A">
        <w:t>.txt’</w:t>
      </w:r>
      <w:r>
        <w:t>, which displays the mean correlation coefficient and 95% confidence intervals for the HHC test.</w:t>
      </w:r>
      <w:bookmarkEnd w:id="33"/>
    </w:p>
    <w:p w14:paraId="30E37557" w14:textId="58FC14F2" w:rsidR="00B63FCC" w:rsidRDefault="00B33781" w:rsidP="000D6B4D">
      <w:pPr>
        <w:pStyle w:val="ListParagraph"/>
        <w:widowControl w:val="0"/>
        <w:numPr>
          <w:ilvl w:val="0"/>
          <w:numId w:val="24"/>
        </w:numPr>
        <w:spacing w:line="360" w:lineRule="auto"/>
      </w:pPr>
      <w:r>
        <w:t>The pipeline</w:t>
      </w:r>
      <w:r w:rsidR="00C03F4A">
        <w:t xml:space="preserve"> also generates a file called, ‘</w:t>
      </w:r>
      <w:r w:rsidRPr="00B33781">
        <w:t>MLH_output</w:t>
      </w:r>
      <w:r w:rsidR="00C03F4A">
        <w:t xml:space="preserve">.csv’, which </w:t>
      </w:r>
      <w:r w:rsidR="00BD6E71">
        <w:t>combines</w:t>
      </w:r>
      <w:r>
        <w:t xml:space="preserve"> MLH, IR, SH, and HL</w:t>
      </w:r>
      <w:r w:rsidR="00BD6E71">
        <w:t xml:space="preserve"> values</w:t>
      </w:r>
      <w:r>
        <w:t xml:space="preserve"> (calculated previously in steps </w:t>
      </w:r>
      <w:r w:rsidR="00B05D77">
        <w:fldChar w:fldCharType="begin"/>
      </w:r>
      <w:r w:rsidR="00B05D77">
        <w:instrText xml:space="preserve"> REF _Ref221949513 \r \h </w:instrText>
      </w:r>
      <w:r w:rsidR="00B05D77">
        <w:fldChar w:fldCharType="separate"/>
      </w:r>
      <w:r w:rsidR="00E5765F">
        <w:t>2</w:t>
      </w:r>
      <w:r w:rsidR="00B05D77">
        <w:fldChar w:fldCharType="end"/>
      </w:r>
      <w:r>
        <w:t xml:space="preserve"> and </w:t>
      </w:r>
      <w:r w:rsidR="00B05D77">
        <w:fldChar w:fldCharType="begin"/>
      </w:r>
      <w:r w:rsidR="00B05D77">
        <w:instrText xml:space="preserve"> REF _Ref221949540 \r \h </w:instrText>
      </w:r>
      <w:r w:rsidR="00B05D77">
        <w:fldChar w:fldCharType="separate"/>
      </w:r>
      <w:r w:rsidR="00E5765F">
        <w:t>4</w:t>
      </w:r>
      <w:r w:rsidR="00B05D77">
        <w:fldChar w:fldCharType="end"/>
      </w:r>
      <w:r w:rsidR="00121C7C">
        <w:t xml:space="preserve">) </w:t>
      </w:r>
      <w:r w:rsidR="00BD6E71">
        <w:t>with</w:t>
      </w:r>
      <w:r>
        <w:t xml:space="preserve"> the user-provided trait file. </w:t>
      </w:r>
      <w:proofErr w:type="gramStart"/>
      <w:r>
        <w:t xml:space="preserve">This </w:t>
      </w:r>
      <w:r w:rsidR="00BD6E71">
        <w:t>‘</w:t>
      </w:r>
      <w:r>
        <w:t>MLH_output.csv</w:t>
      </w:r>
      <w:r w:rsidR="00BD6E71">
        <w:t>’</w:t>
      </w:r>
      <w:r>
        <w:t xml:space="preserve"> file is then used downstream</w:t>
      </w:r>
      <w:r w:rsidR="00447F02">
        <w:t xml:space="preserve"> by the pipeline</w:t>
      </w:r>
      <w:r>
        <w:t xml:space="preserve"> for regression analyses</w:t>
      </w:r>
      <w:proofErr w:type="gramEnd"/>
      <w:r>
        <w:t>.</w:t>
      </w:r>
    </w:p>
    <w:p w14:paraId="173FC31A" w14:textId="5EB2D37D" w:rsidR="000E6F82" w:rsidRDefault="0085328D" w:rsidP="000D6B4D">
      <w:pPr>
        <w:pStyle w:val="ListParagraph"/>
        <w:widowControl w:val="0"/>
        <w:numPr>
          <w:ilvl w:val="0"/>
          <w:numId w:val="24"/>
        </w:numPr>
        <w:spacing w:line="360" w:lineRule="auto"/>
      </w:pPr>
      <w:r>
        <w:t xml:space="preserve"> </w:t>
      </w:r>
      <w:r w:rsidR="00B63FCC">
        <w:t xml:space="preserve">After exiting the </w:t>
      </w:r>
      <w:r w:rsidR="00015327" w:rsidRPr="00015327">
        <w:rPr>
          <w:i/>
        </w:rPr>
        <w:t>Rhh</w:t>
      </w:r>
      <w:r w:rsidR="00B63FCC">
        <w:t xml:space="preserve"> module, the p</w:t>
      </w:r>
      <w:r w:rsidR="00564DF7">
        <w:t>ipeline creates a file called, ‘</w:t>
      </w:r>
      <w:r w:rsidR="0051027D" w:rsidRPr="0051027D">
        <w:t>number_of_samples_per_locus</w:t>
      </w:r>
      <w:r w:rsidR="00564DF7">
        <w:t>.csv’</w:t>
      </w:r>
      <w:r w:rsidR="00B63FCC">
        <w:t xml:space="preserve"> in the pipeline directory. </w:t>
      </w:r>
      <w:r w:rsidR="0051027D">
        <w:t>This file is spreadsheet that contains two columns: the first column lists a</w:t>
      </w:r>
      <w:r w:rsidR="00A766B4">
        <w:t>ll of the loci in the loci to include file</w:t>
      </w:r>
      <w:r w:rsidR="0051027D">
        <w:t xml:space="preserve">, and the second column lists the number of samples at which each of those loci were successfully scored. </w:t>
      </w:r>
    </w:p>
    <w:p w14:paraId="6A078C9D" w14:textId="3F7B8A64" w:rsidR="0039436F" w:rsidRDefault="0039436F" w:rsidP="0039436F">
      <w:pPr>
        <w:pStyle w:val="Heading2"/>
      </w:pPr>
      <w:bookmarkStart w:id="34" w:name="_Toc221963780"/>
      <w:r>
        <w:t>Correlations</w:t>
      </w:r>
      <w:bookmarkEnd w:id="34"/>
    </w:p>
    <w:p w14:paraId="32652ED4" w14:textId="6C7ED4B4" w:rsidR="00D45FE4" w:rsidRDefault="000E6F82" w:rsidP="009168A3">
      <w:pPr>
        <w:pStyle w:val="ListParagraph"/>
        <w:widowControl w:val="0"/>
        <w:numPr>
          <w:ilvl w:val="0"/>
          <w:numId w:val="19"/>
        </w:numPr>
        <w:spacing w:line="360" w:lineRule="auto"/>
      </w:pPr>
      <w:r>
        <w:t>T</w:t>
      </w:r>
      <w:r w:rsidR="0085328D">
        <w:t xml:space="preserve">he pipeline also generates a correlation matrix </w:t>
      </w:r>
      <w:r w:rsidR="004D5483">
        <w:t xml:space="preserve">heat map of all of the </w:t>
      </w:r>
      <w:r w:rsidR="00453DBF">
        <w:t>trait</w:t>
      </w:r>
      <w:r w:rsidR="004D5483">
        <w:t>s (an</w:t>
      </w:r>
      <w:r w:rsidR="00FC152B">
        <w:t>d MLH, IR, SH, and HL) called, ‘H</w:t>
      </w:r>
      <w:r w:rsidR="004D5483" w:rsidRPr="004D5483">
        <w:t>eat_map</w:t>
      </w:r>
      <w:r w:rsidR="00FC152B">
        <w:t>.pdf’</w:t>
      </w:r>
      <w:r w:rsidR="004D5483">
        <w:t>, which it stores in a new subdirectory</w:t>
      </w:r>
      <w:r w:rsidR="00E54EC2">
        <w:t xml:space="preserve"> of</w:t>
      </w:r>
      <w:r w:rsidR="008A4756">
        <w:t xml:space="preserve"> the</w:t>
      </w:r>
      <w:r w:rsidR="00E54EC2">
        <w:t xml:space="preserve"> pipeline directory called, ‘</w:t>
      </w:r>
      <w:r w:rsidR="004D5483" w:rsidRPr="004D5483">
        <w:t>Correlations</w:t>
      </w:r>
      <w:r w:rsidR="00E54EC2">
        <w:t>’</w:t>
      </w:r>
      <w:r w:rsidR="00EB7DEF">
        <w:t>.</w:t>
      </w:r>
      <w:r>
        <w:t xml:space="preserve"> It also genera</w:t>
      </w:r>
      <w:r w:rsidR="00A14E6E">
        <w:t xml:space="preserve">tes a </w:t>
      </w:r>
      <w:r w:rsidR="00460A34">
        <w:t>file called, ‘all_correlations.csv’</w:t>
      </w:r>
      <w:r w:rsidR="00DC3DE5">
        <w:t>, which contains Pearson and S</w:t>
      </w:r>
      <w:r w:rsidR="00267031">
        <w:t xml:space="preserve">pearman correlation coefficients for each pair of traits in </w:t>
      </w:r>
      <w:r w:rsidR="00D310D8">
        <w:t>‘</w:t>
      </w:r>
      <w:r w:rsidR="00267031">
        <w:t>MLH_output.csv</w:t>
      </w:r>
      <w:r w:rsidR="00D310D8">
        <w:t>’</w:t>
      </w:r>
      <w:r w:rsidR="00267031">
        <w:t xml:space="preserve">. </w:t>
      </w:r>
      <w:r w:rsidR="00B47211" w:rsidRPr="00015327">
        <w:rPr>
          <w:i/>
        </w:rPr>
        <w:t>P</w:t>
      </w:r>
      <w:r w:rsidR="00B47211">
        <w:t>-</w:t>
      </w:r>
      <w:r w:rsidR="00267031">
        <w:t xml:space="preserve">values for each correlation as well as </w:t>
      </w:r>
      <w:r w:rsidR="00B47211" w:rsidRPr="00015327">
        <w:rPr>
          <w:i/>
        </w:rPr>
        <w:t>P</w:t>
      </w:r>
      <w:r w:rsidR="00B47211">
        <w:t>-</w:t>
      </w:r>
      <w:r w:rsidR="00267031">
        <w:t>values adjusted for multiple comparisons using the Benjamini-Hochberg correction are also listed in separate columns.</w:t>
      </w:r>
      <w:r w:rsidR="00444BE8">
        <w:t xml:space="preserve"> </w:t>
      </w:r>
    </w:p>
    <w:p w14:paraId="72939613" w14:textId="79C06E53" w:rsidR="00603A8B" w:rsidRDefault="00734B20" w:rsidP="009168A3">
      <w:pPr>
        <w:pStyle w:val="ListParagraph"/>
        <w:widowControl w:val="0"/>
        <w:numPr>
          <w:ilvl w:val="0"/>
          <w:numId w:val="19"/>
        </w:numPr>
        <w:spacing w:line="360" w:lineRule="auto"/>
      </w:pPr>
      <w:bookmarkStart w:id="35" w:name="_Ref221952745"/>
      <w:r>
        <w:t>Additionally, a pdf called, ‘</w:t>
      </w:r>
      <w:r w:rsidR="00855A9C" w:rsidRPr="00855A9C">
        <w:t>corr_chart_pearson</w:t>
      </w:r>
      <w:r>
        <w:t>.pdf’</w:t>
      </w:r>
      <w:r w:rsidR="00855A9C">
        <w:t xml:space="preserve"> is generated</w:t>
      </w:r>
      <w:r w:rsidR="00F71252">
        <w:t>, which creates a matrix where the diagonal cells contain plots of the distribution corresponding to each column in MLH_output.csv, the cells (i</w:t>
      </w:r>
      <w:proofErr w:type="gramStart"/>
      <w:r w:rsidR="00F71252">
        <w:t>,j</w:t>
      </w:r>
      <w:proofErr w:type="gramEnd"/>
      <w:r w:rsidR="00F71252">
        <w:t>) in the lower triangle of the matrix depict scatterplots using the i</w:t>
      </w:r>
      <w:r w:rsidR="00F71252">
        <w:rPr>
          <w:vertAlign w:val="superscript"/>
        </w:rPr>
        <w:t>th</w:t>
      </w:r>
      <w:r w:rsidR="00F71252">
        <w:t xml:space="preserve"> and j</w:t>
      </w:r>
      <w:r w:rsidR="00F71252">
        <w:rPr>
          <w:vertAlign w:val="superscript"/>
        </w:rPr>
        <w:t>th</w:t>
      </w:r>
      <w:r w:rsidR="00F71252">
        <w:t xml:space="preserve"> diagonals as x and y values,</w:t>
      </w:r>
      <w:r w:rsidR="00C83887">
        <w:t xml:space="preserve"> respectively,</w:t>
      </w:r>
      <w:r w:rsidR="00F71252">
        <w:t xml:space="preserve"> and the cells (i,j) in the upper triangle of the matrix depi</w:t>
      </w:r>
      <w:r w:rsidR="00074F49">
        <w:t>ct P</w:t>
      </w:r>
      <w:r w:rsidR="00F71252">
        <w:t>earson correlation coefficients between the i</w:t>
      </w:r>
      <w:r w:rsidR="00F71252">
        <w:rPr>
          <w:vertAlign w:val="superscript"/>
        </w:rPr>
        <w:t xml:space="preserve">th </w:t>
      </w:r>
      <w:r w:rsidR="00F71252">
        <w:t>and j</w:t>
      </w:r>
      <w:r w:rsidR="00F71252">
        <w:rPr>
          <w:vertAlign w:val="superscript"/>
        </w:rPr>
        <w:t>th</w:t>
      </w:r>
      <w:r w:rsidR="00F71252">
        <w:t xml:space="preserve"> traits with (uncorrected) significance depicted as red dots and stars</w:t>
      </w:r>
      <w:r w:rsidR="00A32807">
        <w:t xml:space="preserve">, such that “****”, “***”, “**”, “*”, and “.” correspond to </w:t>
      </w:r>
      <w:r w:rsidR="00B47211" w:rsidRPr="00015327">
        <w:rPr>
          <w:i/>
        </w:rPr>
        <w:t>P</w:t>
      </w:r>
      <w:r w:rsidR="00B47211">
        <w:t>-</w:t>
      </w:r>
      <w:r w:rsidR="00A32807">
        <w:t>values of 0, 0.001, 0.01, 0</w:t>
      </w:r>
      <w:r w:rsidR="00E52B7F">
        <w:t>.</w:t>
      </w:r>
      <w:r w:rsidR="00A32807">
        <w:t>05, and 0.1, respectively</w:t>
      </w:r>
      <w:r w:rsidR="00F71252">
        <w:t>.</w:t>
      </w:r>
      <w:r w:rsidR="00D45FE4">
        <w:t xml:space="preserve"> Another pdf</w:t>
      </w:r>
      <w:r w:rsidR="00074F49">
        <w:t xml:space="preserve"> file called, ‘corr_chart_spearman.pdf’</w:t>
      </w:r>
      <w:r w:rsidR="00D45FE4">
        <w:t xml:space="preserve"> is generated with</w:t>
      </w:r>
      <w:r w:rsidR="00074F49">
        <w:t xml:space="preserve"> the same properties excepting S</w:t>
      </w:r>
      <w:r w:rsidR="00D45FE4">
        <w:t>pearman co</w:t>
      </w:r>
      <w:r w:rsidR="003D43AA">
        <w:t>rrelation coefficients replace P</w:t>
      </w:r>
      <w:r w:rsidR="00D45FE4">
        <w:t>earson correlation coefficients in the upper triangle of the matrix.</w:t>
      </w:r>
      <w:bookmarkEnd w:id="35"/>
    </w:p>
    <w:p w14:paraId="0264163F" w14:textId="3E569070" w:rsidR="008E3930" w:rsidRDefault="008E3930" w:rsidP="009168A3">
      <w:pPr>
        <w:pStyle w:val="ListParagraph"/>
        <w:widowControl w:val="0"/>
        <w:numPr>
          <w:ilvl w:val="0"/>
          <w:numId w:val="19"/>
        </w:numPr>
        <w:spacing w:line="360" w:lineRule="auto"/>
      </w:pPr>
      <w:r>
        <w:t>In addition to</w:t>
      </w:r>
      <w:r w:rsidR="00595ED9">
        <w:t xml:space="preserve"> listing</w:t>
      </w:r>
      <w:r>
        <w:t xml:space="preserve"> the </w:t>
      </w:r>
      <w:r w:rsidR="00B47211" w:rsidRPr="00015327">
        <w:rPr>
          <w:i/>
        </w:rPr>
        <w:t>P</w:t>
      </w:r>
      <w:r w:rsidR="00B47211">
        <w:t>-</w:t>
      </w:r>
      <w:r>
        <w:t xml:space="preserve">values adjusted for multiple comparisons in ‘all_correlations.csv’, </w:t>
      </w:r>
      <w:r w:rsidR="00F469E9">
        <w:t>the pipeline creates a file called, ‘</w:t>
      </w:r>
      <w:r w:rsidR="00F469E9" w:rsidRPr="00F469E9">
        <w:t>fdr_cutoffs</w:t>
      </w:r>
      <w:r w:rsidR="00F469E9">
        <w:t xml:space="preserve">.txt’ that reports the unadjusted </w:t>
      </w:r>
      <w:r w:rsidR="00B47211" w:rsidRPr="00015327">
        <w:rPr>
          <w:i/>
        </w:rPr>
        <w:t>P</w:t>
      </w:r>
      <w:r w:rsidR="00B47211">
        <w:t>-</w:t>
      </w:r>
      <w:r w:rsidR="00F469E9">
        <w:t>value representing the new significance threshold after correction for multiple comparisons</w:t>
      </w:r>
      <w:r w:rsidR="00DC6F64">
        <w:t xml:space="preserve"> for both the Pearson and Spearman correlations</w:t>
      </w:r>
      <w:r w:rsidR="00F469E9">
        <w:t>.</w:t>
      </w:r>
      <w:r w:rsidR="00DC6F64">
        <w:t xml:space="preserve"> Assessing significance based on these thresholds will retain the </w:t>
      </w:r>
      <w:proofErr w:type="gramStart"/>
      <w:r w:rsidR="00DC6F64">
        <w:t>same</w:t>
      </w:r>
      <w:proofErr w:type="gramEnd"/>
      <w:r w:rsidR="00DC6F64">
        <w:t xml:space="preserve"> hypothesis tests that are retained by the algorithm that actually transforms the </w:t>
      </w:r>
      <w:r w:rsidR="00B47211" w:rsidRPr="00015327">
        <w:rPr>
          <w:i/>
        </w:rPr>
        <w:t>P</w:t>
      </w:r>
      <w:r w:rsidR="00B47211">
        <w:t>-</w:t>
      </w:r>
      <w:r w:rsidR="00DC6F64">
        <w:t>values themselves.</w:t>
      </w:r>
      <w:r w:rsidR="00F469E9">
        <w:t xml:space="preserve"> </w:t>
      </w:r>
    </w:p>
    <w:p w14:paraId="2BBA9B39" w14:textId="03FD225F" w:rsidR="00D45FE4" w:rsidRDefault="008E3930" w:rsidP="009168A3">
      <w:pPr>
        <w:pStyle w:val="ListParagraph"/>
        <w:widowControl w:val="0"/>
        <w:numPr>
          <w:ilvl w:val="0"/>
          <w:numId w:val="19"/>
        </w:numPr>
        <w:spacing w:line="360" w:lineRule="auto"/>
      </w:pPr>
      <w:r>
        <w:t>The last four</w:t>
      </w:r>
      <w:r w:rsidR="00D45FE4">
        <w:t xml:space="preserve"> items that are generated by the pipeline i</w:t>
      </w:r>
      <w:r w:rsidR="003F4910">
        <w:t>n the ‘</w:t>
      </w:r>
      <w:r w:rsidR="00D45FE4">
        <w:t>Corr</w:t>
      </w:r>
      <w:r w:rsidR="003F4910">
        <w:t>elations’</w:t>
      </w:r>
      <w:r w:rsidR="00D45FE4">
        <w:t xml:space="preserve"> directory are </w:t>
      </w:r>
      <w:r w:rsidR="00A859E8">
        <w:t>csv files that</w:t>
      </w:r>
      <w:r w:rsidR="00E768B7">
        <w:t xml:space="preserve"> largely match the format of the pdf files</w:t>
      </w:r>
      <w:r w:rsidR="00EE6D09">
        <w:t xml:space="preserve"> described in Step </w:t>
      </w:r>
      <w:r w:rsidR="00EE6D09">
        <w:fldChar w:fldCharType="begin"/>
      </w:r>
      <w:r w:rsidR="00EE6D09">
        <w:instrText xml:space="preserve"> REF _Ref221952745 \r \h </w:instrText>
      </w:r>
      <w:r w:rsidR="00EE6D09">
        <w:fldChar w:fldCharType="separate"/>
      </w:r>
      <w:r w:rsidR="00E5765F">
        <w:t>2</w:t>
      </w:r>
      <w:r w:rsidR="00EE6D09">
        <w:fldChar w:fldCharType="end"/>
      </w:r>
      <w:r w:rsidR="00A859E8">
        <w:t xml:space="preserve">: they contain matrices with the </w:t>
      </w:r>
      <w:r w:rsidR="00771909">
        <w:t xml:space="preserve">trait names in the </w:t>
      </w:r>
      <w:r w:rsidR="00A859E8">
        <w:t>diagonals</w:t>
      </w:r>
      <w:bookmarkStart w:id="36" w:name="_GoBack"/>
      <w:bookmarkEnd w:id="36"/>
      <w:r w:rsidR="0057568B">
        <w:t>,</w:t>
      </w:r>
      <w:r w:rsidR="00A859E8">
        <w:t xml:space="preserve"> and the correlation coefficients are </w:t>
      </w:r>
      <w:r w:rsidR="001C20B6">
        <w:t xml:space="preserve">listed </w:t>
      </w:r>
      <w:r w:rsidR="00A859E8">
        <w:t xml:space="preserve">in the upper triangle, but the lower triangle contains </w:t>
      </w:r>
      <w:r w:rsidR="00B47211" w:rsidRPr="00015327">
        <w:rPr>
          <w:i/>
        </w:rPr>
        <w:t>P</w:t>
      </w:r>
      <w:r w:rsidR="00B47211">
        <w:t>-</w:t>
      </w:r>
      <w:r w:rsidR="00A859E8">
        <w:t>values corresponding to the correlation test between the i</w:t>
      </w:r>
      <w:r w:rsidR="00A859E8">
        <w:rPr>
          <w:vertAlign w:val="superscript"/>
        </w:rPr>
        <w:t xml:space="preserve">th </w:t>
      </w:r>
      <w:r w:rsidR="00A859E8">
        <w:t>and j</w:t>
      </w:r>
      <w:r w:rsidR="00A859E8">
        <w:rPr>
          <w:vertAlign w:val="superscript"/>
        </w:rPr>
        <w:t>th</w:t>
      </w:r>
      <w:r w:rsidR="00A859E8">
        <w:t xml:space="preserve"> traits. </w:t>
      </w:r>
      <w:r w:rsidR="0015390B">
        <w:t>The four files correspond to S</w:t>
      </w:r>
      <w:r w:rsidR="00777F56">
        <w:t xml:space="preserve">pearman and </w:t>
      </w:r>
      <w:r w:rsidR="0015390B">
        <w:t xml:space="preserve">Pearson </w:t>
      </w:r>
      <w:r w:rsidR="00777F56">
        <w:t xml:space="preserve">correlation coefficients, both with and without </w:t>
      </w:r>
      <w:r w:rsidR="00C71C31">
        <w:t xml:space="preserve">adjusting the </w:t>
      </w:r>
      <w:r w:rsidR="00B47211" w:rsidRPr="00015327">
        <w:rPr>
          <w:i/>
        </w:rPr>
        <w:t>P</w:t>
      </w:r>
      <w:r w:rsidR="00B47211">
        <w:t>-</w:t>
      </w:r>
      <w:r w:rsidR="00C71C31">
        <w:t>values</w:t>
      </w:r>
      <w:r w:rsidR="00777F56">
        <w:t xml:space="preserve"> for multiple comparisons using the Benjamini-Hochberg method</w:t>
      </w:r>
      <w:r w:rsidR="004D6822">
        <w:t>, and each file is labeled accordingly</w:t>
      </w:r>
      <w:r w:rsidR="0013797B">
        <w:t xml:space="preserve"> (‘</w:t>
      </w:r>
      <w:r w:rsidR="0013797B" w:rsidRPr="0013797B">
        <w:t>correlation_chart_</w:t>
      </w:r>
      <w:proofErr w:type="gramStart"/>
      <w:r w:rsidR="0013797B" w:rsidRPr="0013797B">
        <w:t xml:space="preserve">pearson </w:t>
      </w:r>
      <w:r w:rsidR="0013797B">
        <w:t>.csv’</w:t>
      </w:r>
      <w:proofErr w:type="gramEnd"/>
      <w:r w:rsidR="0013797B">
        <w:t>, ‘</w:t>
      </w:r>
      <w:r w:rsidR="0013797B" w:rsidRPr="0013797B">
        <w:t>correlation_chart_pearson_adjusted</w:t>
      </w:r>
      <w:r w:rsidR="0013797B">
        <w:t>.csv’, ‘</w:t>
      </w:r>
      <w:r w:rsidR="0013797B" w:rsidRPr="0013797B">
        <w:t>correlation_chart_spearman</w:t>
      </w:r>
      <w:r w:rsidR="0013797B">
        <w:t>.csv’, and ‘</w:t>
      </w:r>
      <w:r w:rsidR="0013797B" w:rsidRPr="0013797B">
        <w:t>correlation_chart_spearman_adjusted</w:t>
      </w:r>
      <w:r w:rsidR="0013797B">
        <w:t>.csv’)</w:t>
      </w:r>
      <w:r w:rsidR="004D6822">
        <w:t>.</w:t>
      </w:r>
    </w:p>
    <w:p w14:paraId="01790429" w14:textId="4415B073" w:rsidR="0039436F" w:rsidRDefault="0039436F" w:rsidP="0039436F">
      <w:pPr>
        <w:pStyle w:val="Heading2"/>
      </w:pPr>
      <w:bookmarkStart w:id="37" w:name="_Ref221957707"/>
      <w:bookmarkStart w:id="38" w:name="_Toc221963781"/>
      <w:r>
        <w:t>Testing for Single-Locus Associations (SLAs) with an F-ratio Test</w:t>
      </w:r>
      <w:bookmarkEnd w:id="37"/>
      <w:bookmarkEnd w:id="38"/>
    </w:p>
    <w:p w14:paraId="23BD1E3F" w14:textId="2F646847" w:rsidR="00BD5444" w:rsidRDefault="006B7405" w:rsidP="009168A3">
      <w:pPr>
        <w:pStyle w:val="ListParagraph"/>
        <w:widowControl w:val="0"/>
        <w:numPr>
          <w:ilvl w:val="0"/>
          <w:numId w:val="20"/>
        </w:numPr>
        <w:spacing w:line="360" w:lineRule="auto"/>
      </w:pPr>
      <w:bookmarkStart w:id="39" w:name="_Ref221641233"/>
      <w:r>
        <w:t xml:space="preserve">At this point, </w:t>
      </w:r>
      <w:r w:rsidR="007153A7">
        <w:t>you are</w:t>
      </w:r>
      <w:r w:rsidR="006341D0">
        <w:t xml:space="preserve"> prompted to test the</w:t>
      </w:r>
      <w:r>
        <w:t xml:space="preserve"> dataset for single locus effects by comparing a model invoking</w:t>
      </w:r>
      <w:r w:rsidR="006F173E">
        <w:t xml:space="preserve"> the heterozygosity of</w:t>
      </w:r>
      <w:r>
        <w:t xml:space="preserve"> each locus as an independent predictor of a particular trait to a model invoking only</w:t>
      </w:r>
      <w:r w:rsidR="00BD5444">
        <w:t xml:space="preserve"> the</w:t>
      </w:r>
      <w:r>
        <w:t xml:space="preserve"> multi-locus heterozygosity</w:t>
      </w:r>
      <w:r w:rsidR="00BD5444">
        <w:t xml:space="preserve"> estimator</w:t>
      </w:r>
      <w:r w:rsidR="00C66315">
        <w:t xml:space="preserve"> as a response variable</w:t>
      </w:r>
      <w:r w:rsidR="006F173E">
        <w:t xml:space="preserve"> </w:t>
      </w:r>
      <w:r w:rsidR="00A977E7">
        <w:fldChar w:fldCharType="begin"/>
      </w:r>
      <w:r w:rsidR="009600E5">
        <w:instrText>ADDIN CSL_CITATION {"mendeley": {"previouslyFormattedCitation": "(Szulkin et al.,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A977E7">
        <w:fldChar w:fldCharType="separate"/>
      </w:r>
      <w:r w:rsidR="00A977E7" w:rsidRPr="00A977E7">
        <w:rPr>
          <w:noProof/>
        </w:rPr>
        <w:t>(Szulkin et al., 2010)</w:t>
      </w:r>
      <w:r w:rsidR="00A977E7">
        <w:fldChar w:fldCharType="end"/>
      </w:r>
      <w:r>
        <w:t xml:space="preserve">. </w:t>
      </w:r>
      <w:r w:rsidR="00BD5444">
        <w:t xml:space="preserve">If </w:t>
      </w:r>
      <w:r w:rsidR="0098540D">
        <w:t>you opt to perform this analysis by typing,</w:t>
      </w:r>
      <w:r w:rsidR="00BD5444">
        <w:t xml:space="preserve"> “y”</w:t>
      </w:r>
      <w:r w:rsidR="0098540D">
        <w:t xml:space="preserve"> or “yes”, you are</w:t>
      </w:r>
      <w:r w:rsidR="00B72D7A">
        <w:t xml:space="preserve"> </w:t>
      </w:r>
      <w:r w:rsidR="00331534">
        <w:t>prompted to list each trait</w:t>
      </w:r>
      <w:r w:rsidR="00BD5444">
        <w:t xml:space="preserve"> </w:t>
      </w:r>
      <w:r w:rsidR="00B159B3">
        <w:t>for which you would l</w:t>
      </w:r>
      <w:r w:rsidR="0072223E">
        <w:t>ike to perform an F-ratio test</w:t>
      </w:r>
      <w:r w:rsidR="00BD5444">
        <w:t xml:space="preserve"> (the </w:t>
      </w:r>
      <w:r w:rsidR="006642B2">
        <w:t xml:space="preserve">trait </w:t>
      </w:r>
      <w:r w:rsidR="00BD5444">
        <w:t>options are listed</w:t>
      </w:r>
      <w:r w:rsidR="00331534">
        <w:t xml:space="preserve"> after you type “y” and hit enter)</w:t>
      </w:r>
      <w:r w:rsidR="00BD5444">
        <w:t>.</w:t>
      </w:r>
      <w:r w:rsidR="00E31D1C">
        <w:t xml:space="preserve"> Type</w:t>
      </w:r>
      <w:r w:rsidR="006630CE">
        <w:t xml:space="preserve"> as many of these as desired (pressin</w:t>
      </w:r>
      <w:r w:rsidR="00E31D1C">
        <w:t>g enter between them), and then type, “done”</w:t>
      </w:r>
      <w:r w:rsidR="006630CE">
        <w:t>.</w:t>
      </w:r>
      <w:bookmarkEnd w:id="39"/>
    </w:p>
    <w:p w14:paraId="5AF1E8A5" w14:textId="3DC0B9F9" w:rsidR="00B367D3" w:rsidRDefault="00B367D3" w:rsidP="009168A3">
      <w:pPr>
        <w:pStyle w:val="ListParagraph"/>
        <w:widowControl w:val="0"/>
        <w:numPr>
          <w:ilvl w:val="0"/>
          <w:numId w:val="20"/>
        </w:numPr>
        <w:spacing w:line="360" w:lineRule="auto"/>
      </w:pPr>
      <w:r>
        <w:t>The pipeline then prompts the user to enter the multi-locus heterozygosity estimator to be used for the model comparison test. MLH is recommended, but the user can also use IR, SH, or HL. Type whichever estimator desired, and press enter.</w:t>
      </w:r>
    </w:p>
    <w:p w14:paraId="51C67FCE" w14:textId="350A4833" w:rsidR="00B37F2A" w:rsidRDefault="00B37F2A" w:rsidP="009168A3">
      <w:pPr>
        <w:pStyle w:val="ListParagraph"/>
        <w:widowControl w:val="0"/>
        <w:numPr>
          <w:ilvl w:val="0"/>
          <w:numId w:val="20"/>
        </w:numPr>
        <w:spacing w:line="360" w:lineRule="auto"/>
      </w:pPr>
      <w:bookmarkStart w:id="40" w:name="_Ref221641202"/>
      <w:r>
        <w:t xml:space="preserve">At this point, </w:t>
      </w:r>
      <w:r w:rsidR="007153A7">
        <w:t>you are</w:t>
      </w:r>
      <w:r>
        <w:t xml:space="preserve"> prompted to designate a</w:t>
      </w:r>
      <w:r w:rsidR="00267B0E">
        <w:t>n error distribution and</w:t>
      </w:r>
      <w:r>
        <w:t xml:space="preserve"> link function for each trait being used as the response variable in </w:t>
      </w:r>
      <w:r w:rsidR="00267714">
        <w:t>the mode</w:t>
      </w:r>
      <w:r w:rsidR="00267B0E">
        <w:t>l comparisons. The error distribution</w:t>
      </w:r>
      <w:r w:rsidR="003B411F">
        <w:t xml:space="preserve"> and link function</w:t>
      </w:r>
      <w:r w:rsidR="00267B0E">
        <w:t xml:space="preserve"> designation</w:t>
      </w:r>
      <w:r w:rsidR="00267714">
        <w:t xml:space="preserve"> is used in generalized linear models to relate the response variable (which is allowed to be non-normally distributed and have non-constant variance) to the predict</w:t>
      </w:r>
      <w:r w:rsidR="00D94A40">
        <w:t>ors. If the response variable is</w:t>
      </w:r>
      <w:r w:rsidR="00267714">
        <w:t xml:space="preserve"> </w:t>
      </w:r>
      <w:proofErr w:type="gramStart"/>
      <w:r w:rsidR="00267714">
        <w:t>normally-distributed</w:t>
      </w:r>
      <w:proofErr w:type="gramEnd"/>
      <w:r w:rsidR="00267714">
        <w:t xml:space="preserve"> with cons</w:t>
      </w:r>
      <w:r w:rsidR="0069490A">
        <w:t>tant variance, the error distribution</w:t>
      </w:r>
      <w:r w:rsidR="00267714">
        <w:t xml:space="preserve"> is the default “</w:t>
      </w:r>
      <w:r w:rsidR="00D94A40">
        <w:t>g</w:t>
      </w:r>
      <w:r w:rsidR="00267714">
        <w:t>aussian”</w:t>
      </w:r>
      <w:r w:rsidR="00D94A40">
        <w:t xml:space="preserve"> distribution</w:t>
      </w:r>
      <w:r w:rsidR="0069490A">
        <w:t xml:space="preserve"> (with a default “identity” link function)</w:t>
      </w:r>
      <w:r w:rsidR="00964E3A">
        <w:t>, and you would type, “guassian”</w:t>
      </w:r>
      <w:r w:rsidR="00267714">
        <w:t xml:space="preserve">. If the response variable is binary, the </w:t>
      </w:r>
      <w:r w:rsidR="00E313BD">
        <w:t>error distribution</w:t>
      </w:r>
      <w:r w:rsidR="00267714">
        <w:t xml:space="preserve"> is “binomial”</w:t>
      </w:r>
      <w:r w:rsidR="00E313BD">
        <w:t xml:space="preserve"> (with a</w:t>
      </w:r>
      <w:r w:rsidR="00CB00DF">
        <w:t xml:space="preserve"> default</w:t>
      </w:r>
      <w:r w:rsidR="00E313BD">
        <w:t xml:space="preserve"> “logit” link function)</w:t>
      </w:r>
      <w:r w:rsidR="002C19EB">
        <w:t>, and you would type, “binomial”</w:t>
      </w:r>
      <w:r w:rsidR="00267714">
        <w:t xml:space="preserve">. </w:t>
      </w:r>
      <w:r w:rsidR="00D94A40">
        <w:t xml:space="preserve">The </w:t>
      </w:r>
      <w:proofErr w:type="gramStart"/>
      <w:r w:rsidR="00D07D1D">
        <w:t>GLM</w:t>
      </w:r>
      <w:r w:rsidR="00D94A40">
        <w:t>(</w:t>
      </w:r>
      <w:proofErr w:type="gramEnd"/>
      <w:r w:rsidR="00D94A40">
        <w:t xml:space="preserve">) function in R, which performs the regression analyses at this step in the pipeline, can accommodate other </w:t>
      </w:r>
      <w:r w:rsidR="00F471F2">
        <w:t xml:space="preserve">families of </w:t>
      </w:r>
      <w:r w:rsidR="00B52FEE">
        <w:t xml:space="preserve">error distributions and </w:t>
      </w:r>
      <w:r w:rsidR="00D94A40">
        <w:t>link functions for more complex response variables</w:t>
      </w:r>
      <w:r w:rsidR="00162A12">
        <w:t xml:space="preserve"> as well</w:t>
      </w:r>
      <w:r w:rsidR="001D73F9">
        <w:t xml:space="preserve"> (e.g., “poisson”)</w:t>
      </w:r>
      <w:r w:rsidR="00162A12">
        <w:t>.</w:t>
      </w:r>
      <w:r w:rsidR="00EE6710">
        <w:t xml:space="preserve"> The pipeline prompts the user to designate a</w:t>
      </w:r>
      <w:r w:rsidR="00903263">
        <w:t>n error distribution</w:t>
      </w:r>
      <w:r w:rsidR="00EE6710">
        <w:t xml:space="preserve"> separately for each trait that the user entered</w:t>
      </w:r>
      <w:r w:rsidR="00CA7C12">
        <w:t xml:space="preserve"> (it lists each trait before it prompts the user)</w:t>
      </w:r>
      <w:r w:rsidR="00EE6710">
        <w:t>.</w:t>
      </w:r>
      <w:bookmarkEnd w:id="40"/>
    </w:p>
    <w:p w14:paraId="70B5C6B9" w14:textId="77777777" w:rsidR="0020171F" w:rsidRDefault="00D431C3" w:rsidP="009168A3">
      <w:pPr>
        <w:pStyle w:val="ListParagraph"/>
        <w:widowControl w:val="0"/>
        <w:numPr>
          <w:ilvl w:val="0"/>
          <w:numId w:val="20"/>
        </w:numPr>
        <w:spacing w:line="360" w:lineRule="auto"/>
      </w:pPr>
      <w:r>
        <w:t xml:space="preserve">The module described in steps </w:t>
      </w:r>
      <w:r w:rsidR="00115541">
        <w:fldChar w:fldCharType="begin"/>
      </w:r>
      <w:r w:rsidR="00115541">
        <w:instrText xml:space="preserve"> REF _Ref221641233 \r \h </w:instrText>
      </w:r>
      <w:r w:rsidR="00115541">
        <w:fldChar w:fldCharType="separate"/>
      </w:r>
      <w:r w:rsidR="00E5765F">
        <w:t>1</w:t>
      </w:r>
      <w:r w:rsidR="00115541">
        <w:fldChar w:fldCharType="end"/>
      </w:r>
      <w:r w:rsidR="00115541">
        <w:t>-</w:t>
      </w:r>
      <w:r w:rsidR="00115541">
        <w:fldChar w:fldCharType="begin"/>
      </w:r>
      <w:r w:rsidR="00115541">
        <w:instrText xml:space="preserve"> REF _Ref221641202 \r \h </w:instrText>
      </w:r>
      <w:r w:rsidR="00115541">
        <w:fldChar w:fldCharType="separate"/>
      </w:r>
      <w:r w:rsidR="00E5765F">
        <w:t>3</w:t>
      </w:r>
      <w:r w:rsidR="00115541">
        <w:fldChar w:fldCharType="end"/>
      </w:r>
      <w:r>
        <w:t xml:space="preserve"> </w:t>
      </w:r>
      <w:r w:rsidR="00A622F3">
        <w:t>g</w:t>
      </w:r>
      <w:r>
        <w:t>enerates</w:t>
      </w:r>
      <w:r w:rsidR="00236E65">
        <w:t xml:space="preserve"> four </w:t>
      </w:r>
      <w:r w:rsidR="00BD05F7">
        <w:t xml:space="preserve">types of </w:t>
      </w:r>
      <w:r w:rsidR="00236E65">
        <w:t xml:space="preserve">output files. </w:t>
      </w:r>
    </w:p>
    <w:p w14:paraId="6C30C7C2" w14:textId="77777777" w:rsidR="0020171F" w:rsidRDefault="00236E65" w:rsidP="0020171F">
      <w:pPr>
        <w:pStyle w:val="ListParagraph"/>
        <w:widowControl w:val="0"/>
        <w:numPr>
          <w:ilvl w:val="1"/>
          <w:numId w:val="20"/>
        </w:numPr>
        <w:spacing w:line="360" w:lineRule="auto"/>
      </w:pPr>
      <w:r>
        <w:t>The first is</w:t>
      </w:r>
      <w:r w:rsidR="001A397F">
        <w:t xml:space="preserve"> a file called, ‘</w:t>
      </w:r>
      <w:r w:rsidR="00D431C3" w:rsidRPr="00D431C3">
        <w:t>fitness_and_loci_combined</w:t>
      </w:r>
      <w:r w:rsidR="001A397F">
        <w:t>.csv’</w:t>
      </w:r>
      <w:r w:rsidR="009249F1">
        <w:t>, that combines</w:t>
      </w:r>
      <w:r w:rsidR="001A397F">
        <w:t xml:space="preserve"> all of the data from ‘</w:t>
      </w:r>
      <w:r w:rsidR="00D431C3" w:rsidRPr="00D431C3">
        <w:t>MLH_output</w:t>
      </w:r>
      <w:r w:rsidR="001A397F">
        <w:t>.csv’</w:t>
      </w:r>
      <w:r w:rsidR="009249F1">
        <w:t xml:space="preserve"> with all of the data </w:t>
      </w:r>
      <w:r w:rsidR="00D431C3">
        <w:t xml:space="preserve">from </w:t>
      </w:r>
      <w:r w:rsidR="00F15172">
        <w:t>‘</w:t>
      </w:r>
      <w:r w:rsidR="009249F1" w:rsidRPr="009249F1">
        <w:t>heterozygotes_and_homozygotes</w:t>
      </w:r>
      <w:r w:rsidR="00F15172">
        <w:t>.csv’</w:t>
      </w:r>
      <w:r w:rsidR="009249F1">
        <w:t xml:space="preserve"> except</w:t>
      </w:r>
      <w:r w:rsidR="00EB5869">
        <w:t xml:space="preserve"> that</w:t>
      </w:r>
      <w:r w:rsidR="009249F1">
        <w:t xml:space="preserve"> </w:t>
      </w:r>
      <w:r w:rsidR="00EB5869">
        <w:t>“</w:t>
      </w:r>
      <w:r w:rsidR="009249F1">
        <w:t>NA</w:t>
      </w:r>
      <w:r w:rsidR="00EB5869">
        <w:t>”</w:t>
      </w:r>
      <w:r w:rsidR="009249F1">
        <w:t xml:space="preserve">s in the single-locus columns are replaced by the mean heterozygosity at that locus for the samples that </w:t>
      </w:r>
      <w:r w:rsidR="009249F1">
        <w:rPr>
          <w:i/>
        </w:rPr>
        <w:t>were</w:t>
      </w:r>
      <w:r w:rsidR="009249F1">
        <w:t xml:space="preserve"> typed (see </w:t>
      </w:r>
      <w:r w:rsidR="009249F1">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9249F1">
        <w:fldChar w:fldCharType="separate"/>
      </w:r>
      <w:r w:rsidR="009249F1" w:rsidRPr="009249F1">
        <w:rPr>
          <w:noProof/>
        </w:rPr>
        <w:t>(David et al., 2007)</w:t>
      </w:r>
      <w:r w:rsidR="009249F1">
        <w:fldChar w:fldCharType="end"/>
      </w:r>
      <w:r>
        <w:t xml:space="preserve"> for details).</w:t>
      </w:r>
      <w:r w:rsidR="00BE1C20">
        <w:t xml:space="preserve"> </w:t>
      </w:r>
    </w:p>
    <w:p w14:paraId="2638CF33" w14:textId="77777777" w:rsidR="0020171F" w:rsidRDefault="00BD05F7" w:rsidP="0020171F">
      <w:pPr>
        <w:pStyle w:val="ListParagraph"/>
        <w:widowControl w:val="0"/>
        <w:numPr>
          <w:ilvl w:val="1"/>
          <w:numId w:val="20"/>
        </w:numPr>
        <w:spacing w:line="360" w:lineRule="auto"/>
      </w:pPr>
      <w:r>
        <w:t xml:space="preserve">The second </w:t>
      </w:r>
      <w:r w:rsidR="0030221C">
        <w:t xml:space="preserve">type of </w:t>
      </w:r>
      <w:r>
        <w:t xml:space="preserve">output </w:t>
      </w:r>
      <w:r w:rsidR="005C5999">
        <w:t>is</w:t>
      </w:r>
      <w:r w:rsidR="0030221C">
        <w:t xml:space="preserve"> generated for each</w:t>
      </w:r>
      <w:r w:rsidR="00BE1C20">
        <w:rPr>
          <w:i/>
        </w:rPr>
        <w:t xml:space="preserve"> </w:t>
      </w:r>
      <w:r w:rsidR="00BE1C20">
        <w:t>trait that the user entered</w:t>
      </w:r>
      <w:r w:rsidR="0030221C">
        <w:t xml:space="preserve"> in Step </w:t>
      </w:r>
      <w:r w:rsidR="00201946">
        <w:fldChar w:fldCharType="begin"/>
      </w:r>
      <w:r w:rsidR="00201946">
        <w:instrText xml:space="preserve"> REF _Ref221641233 \r \h </w:instrText>
      </w:r>
      <w:r w:rsidR="00201946">
        <w:fldChar w:fldCharType="separate"/>
      </w:r>
      <w:r w:rsidR="00E5765F">
        <w:t>1</w:t>
      </w:r>
      <w:r w:rsidR="00201946">
        <w:fldChar w:fldCharType="end"/>
      </w:r>
      <w:r w:rsidR="005C5999">
        <w:t xml:space="preserve"> and is</w:t>
      </w:r>
      <w:r w:rsidR="00201946">
        <w:t xml:space="preserve"> a text file called, ‘</w:t>
      </w:r>
      <w:r w:rsidR="006E6D29" w:rsidRPr="006E6D29">
        <w:t>Multiple_r</w:t>
      </w:r>
      <w:r w:rsidR="006E6D29">
        <w:t>egression_vs_single_regression_[</w:t>
      </w:r>
      <w:r w:rsidR="00453DBF">
        <w:t>trait</w:t>
      </w:r>
      <w:r w:rsidR="006E6D29">
        <w:t xml:space="preserve"> name here</w:t>
      </w:r>
      <w:proofErr w:type="gramStart"/>
      <w:r w:rsidR="006E6D29">
        <w:t>]</w:t>
      </w:r>
      <w:r w:rsidR="006E6D29" w:rsidRPr="006E6D29">
        <w:t xml:space="preserve"> </w:t>
      </w:r>
      <w:r w:rsidR="00201946">
        <w:t>.txt’</w:t>
      </w:r>
      <w:proofErr w:type="gramEnd"/>
      <w:r w:rsidR="00E81C84">
        <w:t xml:space="preserve"> that contains all of the information regarding significant predictors for each </w:t>
      </w:r>
      <w:r w:rsidR="00FF3651">
        <w:t>of the two models described in S</w:t>
      </w:r>
      <w:r w:rsidR="00E81C84">
        <w:t>tep</w:t>
      </w:r>
      <w:r w:rsidR="0033717B">
        <w:t xml:space="preserve"> </w:t>
      </w:r>
      <w:r w:rsidR="0033717B">
        <w:fldChar w:fldCharType="begin"/>
      </w:r>
      <w:r w:rsidR="0033717B">
        <w:instrText xml:space="preserve"> REF _Ref221641233 \r \h </w:instrText>
      </w:r>
      <w:r w:rsidR="0033717B">
        <w:fldChar w:fldCharType="separate"/>
      </w:r>
      <w:r w:rsidR="00E5765F">
        <w:t>1</w:t>
      </w:r>
      <w:r w:rsidR="0033717B">
        <w:fldChar w:fldCharType="end"/>
      </w:r>
      <w:r w:rsidR="00E81C84">
        <w:t xml:space="preserve"> as well as the F-ratio</w:t>
      </w:r>
      <w:r w:rsidR="00751EA8">
        <w:t xml:space="preserve"> test comparing the two models (i</w:t>
      </w:r>
      <w:r w:rsidR="00E81C84">
        <w:t>f this result is significant, it suggest that the two models are different and provides support for a hypothesis positing the existence of</w:t>
      </w:r>
      <w:r w:rsidR="00D636C2">
        <w:t xml:space="preserve"> a single-locus association for</w:t>
      </w:r>
      <w:r w:rsidR="00E81C84">
        <w:t xml:space="preserve"> the trait in quest</w:t>
      </w:r>
      <w:r w:rsidR="00A77BB5">
        <w:t>ion</w:t>
      </w:r>
      <w:r w:rsidR="00751EA8">
        <w:t>)</w:t>
      </w:r>
      <w:r w:rsidR="00A41E5C">
        <w:t>—the significance of this F-ratio test is displayed as the last line of each text file</w:t>
      </w:r>
      <w:r w:rsidR="0020171F">
        <w:t>.</w:t>
      </w:r>
      <w:r w:rsidR="00D47088">
        <w:t xml:space="preserve"> </w:t>
      </w:r>
    </w:p>
    <w:p w14:paraId="5DBAE520" w14:textId="2EB7D3AA" w:rsidR="00C7578C" w:rsidRDefault="0020171F" w:rsidP="0020171F">
      <w:pPr>
        <w:pStyle w:val="ListParagraph"/>
        <w:widowControl w:val="0"/>
        <w:numPr>
          <w:ilvl w:val="1"/>
          <w:numId w:val="20"/>
        </w:numPr>
        <w:spacing w:line="360" w:lineRule="auto"/>
      </w:pPr>
      <w:r>
        <w:t xml:space="preserve">The third type of output is again generated for each traits that the user entered in Step </w:t>
      </w:r>
      <w:r w:rsidR="00DF13C7">
        <w:fldChar w:fldCharType="begin"/>
      </w:r>
      <w:r w:rsidR="00DF13C7">
        <w:instrText xml:space="preserve"> REF _Ref221641233 \r \h </w:instrText>
      </w:r>
      <w:r w:rsidR="00DF13C7">
        <w:fldChar w:fldCharType="separate"/>
      </w:r>
      <w:r w:rsidR="00E5765F">
        <w:t>1</w:t>
      </w:r>
      <w:r w:rsidR="00DF13C7">
        <w:fldChar w:fldCharType="end"/>
      </w:r>
      <w:r w:rsidR="00DF13C7">
        <w:t xml:space="preserve">; it is </w:t>
      </w:r>
      <w:r w:rsidR="00AA42C3">
        <w:t>a tiff file called, ‘</w:t>
      </w:r>
      <w:r w:rsidR="00D1277A">
        <w:t>Multiple_regression_[</w:t>
      </w:r>
      <w:r w:rsidR="00453DBF">
        <w:t>trait</w:t>
      </w:r>
      <w:r w:rsidR="00D1277A">
        <w:t xml:space="preserve"> name here]</w:t>
      </w:r>
      <w:proofErr w:type="gramStart"/>
      <w:r w:rsidR="00D1277A">
        <w:t>.tiff</w:t>
      </w:r>
      <w:r w:rsidR="00AA42C3">
        <w:t>’</w:t>
      </w:r>
      <w:proofErr w:type="gramEnd"/>
      <w:r w:rsidR="00BE03D5">
        <w:t xml:space="preserve"> that contains plots that can help the user decide whether the assumptions of linear regression are satisfied</w:t>
      </w:r>
      <w:r w:rsidR="00BE1C20">
        <w:t xml:space="preserve"> </w:t>
      </w:r>
      <w:r w:rsidR="00E70AE9">
        <w:t xml:space="preserve"> for the model parameterized by each locus treated as a separate predictor</w:t>
      </w:r>
      <w:r w:rsidR="00C7578C">
        <w:t>.</w:t>
      </w:r>
      <w:r w:rsidR="002A60A5">
        <w:t xml:space="preserve"> Note that interpreting residual plots for models invoking non-Gaussian error distributions is not always appropriate.</w:t>
      </w:r>
    </w:p>
    <w:p w14:paraId="707326B3" w14:textId="7C175FA9" w:rsidR="00E81C84" w:rsidRDefault="00C7578C" w:rsidP="00215521">
      <w:pPr>
        <w:pStyle w:val="ListParagraph"/>
        <w:widowControl w:val="0"/>
        <w:numPr>
          <w:ilvl w:val="1"/>
          <w:numId w:val="20"/>
        </w:numPr>
        <w:spacing w:line="360" w:lineRule="auto"/>
      </w:pPr>
      <w:r>
        <w:t xml:space="preserve">The fourth type of output is again generated for each traits that the user entered in Step </w:t>
      </w:r>
      <w:r>
        <w:fldChar w:fldCharType="begin"/>
      </w:r>
      <w:r>
        <w:instrText xml:space="preserve"> REF _Ref221641233 \r \h </w:instrText>
      </w:r>
      <w:r>
        <w:fldChar w:fldCharType="separate"/>
      </w:r>
      <w:r w:rsidR="00E5765F">
        <w:t>1</w:t>
      </w:r>
      <w:r>
        <w:fldChar w:fldCharType="end"/>
      </w:r>
      <w:r>
        <w:t>;</w:t>
      </w:r>
      <w:r w:rsidR="00BE03D5">
        <w:t xml:space="preserve"> </w:t>
      </w:r>
      <w:r>
        <w:t>it is</w:t>
      </w:r>
      <w:r w:rsidR="00215521">
        <w:t xml:space="preserve"> a tiff file called, ‘</w:t>
      </w:r>
      <w:r w:rsidR="00BE03D5">
        <w:t>Single_regression_[</w:t>
      </w:r>
      <w:r w:rsidR="00453DBF">
        <w:t>trait</w:t>
      </w:r>
      <w:r w:rsidR="00215521">
        <w:t xml:space="preserve"> name here]</w:t>
      </w:r>
      <w:proofErr w:type="gramStart"/>
      <w:r w:rsidR="00215521">
        <w:t>.tiff’</w:t>
      </w:r>
      <w:proofErr w:type="gramEnd"/>
      <w:r w:rsidR="00BE03D5">
        <w:t xml:space="preserve"> that contains plots that can help the user decide whether the assumptions of linear regression are satisfied</w:t>
      </w:r>
      <w:r w:rsidR="002A0022">
        <w:t xml:space="preserve"> for the model parameterized only by the single multi-locus heterozygosity predictor.</w:t>
      </w:r>
      <w:r w:rsidR="00ED6D95">
        <w:t xml:space="preserve"> </w:t>
      </w:r>
      <w:r w:rsidR="002A0022">
        <w:t>N</w:t>
      </w:r>
      <w:r w:rsidR="00ED6D95">
        <w:t>ote</w:t>
      </w:r>
      <w:r w:rsidR="002A0022">
        <w:t xml:space="preserve"> again</w:t>
      </w:r>
      <w:r w:rsidR="00ED6D95">
        <w:t xml:space="preserve"> that interpreting residual plots for models invoking non-Gaussian link func</w:t>
      </w:r>
      <w:r w:rsidR="002A0022">
        <w:t>tions is not always appropriate</w:t>
      </w:r>
      <w:r w:rsidR="00614AAC">
        <w:t>.</w:t>
      </w:r>
    </w:p>
    <w:p w14:paraId="7027380C" w14:textId="49A8B632" w:rsidR="00553E83" w:rsidRDefault="00553E83" w:rsidP="00553E83">
      <w:pPr>
        <w:pStyle w:val="Heading2"/>
      </w:pPr>
      <w:bookmarkStart w:id="41" w:name="_Toc221963782"/>
      <w:r>
        <w:t>Running Regression Analyses</w:t>
      </w:r>
      <w:bookmarkEnd w:id="41"/>
    </w:p>
    <w:p w14:paraId="28560F95" w14:textId="77777777" w:rsidR="001E3AA4" w:rsidRDefault="00107BD7" w:rsidP="009168A3">
      <w:pPr>
        <w:widowControl w:val="0"/>
        <w:spacing w:line="360" w:lineRule="auto"/>
      </w:pPr>
      <w:bookmarkStart w:id="42" w:name="_Ref221702277"/>
      <w:r>
        <w:t xml:space="preserve">In this portion of the pipeline, you can regress any trait </w:t>
      </w:r>
      <w:r w:rsidR="001E3AA4">
        <w:t xml:space="preserve">on </w:t>
      </w:r>
      <w:r>
        <w:t xml:space="preserve">any </w:t>
      </w:r>
      <w:r w:rsidR="00D175A0">
        <w:t xml:space="preserve">other </w:t>
      </w:r>
      <w:r w:rsidR="00453DBF">
        <w:t>trait</w:t>
      </w:r>
      <w:r>
        <w:t xml:space="preserve"> or combination of traits (including </w:t>
      </w:r>
      <w:r w:rsidR="003D06E8">
        <w:t xml:space="preserve">the addition of </w:t>
      </w:r>
      <w:r>
        <w:t>interaction terms)</w:t>
      </w:r>
      <w:r w:rsidR="003D06E8">
        <w:t>. Less broadly, this portion</w:t>
      </w:r>
      <w:r w:rsidR="001E3AA4">
        <w:t xml:space="preserve"> of the pipeline</w:t>
      </w:r>
      <w:r w:rsidR="003D06E8">
        <w:t xml:space="preserve"> is intended to act as the </w:t>
      </w:r>
      <w:r w:rsidR="008D49C5">
        <w:t>“het</w:t>
      </w:r>
      <w:r w:rsidR="001E3AA4">
        <w:t>erozygosity-fitness correlation(s)</w:t>
      </w:r>
      <w:r w:rsidR="008D49C5">
        <w:t>”</w:t>
      </w:r>
      <w:r w:rsidR="003D06E8">
        <w:t xml:space="preserve"> (HFCs</w:t>
      </w:r>
      <w:r w:rsidR="008D49C5">
        <w:t xml:space="preserve"> </w:t>
      </w:r>
      <w:r w:rsidR="003D06E8">
        <w:t xml:space="preserve">are </w:t>
      </w:r>
      <w:r w:rsidR="008D49C5">
        <w:t>actually regressions)</w:t>
      </w:r>
      <w:r w:rsidR="00D175A0">
        <w:t xml:space="preserve">. </w:t>
      </w:r>
    </w:p>
    <w:p w14:paraId="443A092F" w14:textId="641728AC" w:rsidR="00D175A0" w:rsidRDefault="00D175A0" w:rsidP="009168A3">
      <w:pPr>
        <w:widowControl w:val="0"/>
        <w:spacing w:line="360" w:lineRule="auto"/>
      </w:pPr>
      <w:r>
        <w:t>The module is divided int</w:t>
      </w:r>
      <w:r w:rsidR="0074470D">
        <w:t xml:space="preserve">o three </w:t>
      </w:r>
      <w:r>
        <w:t>components:</w:t>
      </w:r>
      <w:r w:rsidR="001E3AA4">
        <w:t xml:space="preserve"> full model regression</w:t>
      </w:r>
      <w:r w:rsidR="0074470D">
        <w:t>s</w:t>
      </w:r>
      <w:r w:rsidR="001E3AA4">
        <w:t xml:space="preserve">, data </w:t>
      </w:r>
      <w:r>
        <w:t>subset</w:t>
      </w:r>
      <w:r w:rsidR="001E3AA4">
        <w:t xml:space="preserve"> regressions, and </w:t>
      </w:r>
      <w:r w:rsidR="00E94B7E">
        <w:t xml:space="preserve">user-generated </w:t>
      </w:r>
      <w:r w:rsidR="001E3AA4">
        <w:t>data subset regressions.</w:t>
      </w:r>
      <w:bookmarkEnd w:id="42"/>
      <w:r w:rsidR="001E3AA4">
        <w:t xml:space="preserve"> The pipeline asks whether you want to run regression analyses, and </w:t>
      </w:r>
      <w:r w:rsidR="00404AD5">
        <w:t>will allow you to opt in or out of each of the three components</w:t>
      </w:r>
      <w:r w:rsidR="0004071A">
        <w:t xml:space="preserve"> in order</w:t>
      </w:r>
      <w:r w:rsidR="00404AD5">
        <w:t>.</w:t>
      </w:r>
    </w:p>
    <w:p w14:paraId="111B9546" w14:textId="48DF47A1" w:rsidR="0039092C" w:rsidRDefault="0039092C" w:rsidP="0039092C">
      <w:pPr>
        <w:pStyle w:val="Heading3"/>
      </w:pPr>
      <w:bookmarkStart w:id="43" w:name="_Ref221958275"/>
      <w:bookmarkStart w:id="44" w:name="_Ref221958937"/>
      <w:bookmarkStart w:id="45" w:name="_Toc221963783"/>
      <w:r>
        <w:t>Full Model Regressions</w:t>
      </w:r>
      <w:bookmarkEnd w:id="43"/>
      <w:bookmarkEnd w:id="44"/>
      <w:bookmarkEnd w:id="45"/>
    </w:p>
    <w:p w14:paraId="13071CA7" w14:textId="77777777" w:rsidR="003A3302" w:rsidRDefault="00D175A0" w:rsidP="003A3302">
      <w:pPr>
        <w:pStyle w:val="ListParagraph"/>
        <w:widowControl w:val="0"/>
        <w:numPr>
          <w:ilvl w:val="0"/>
          <w:numId w:val="25"/>
        </w:numPr>
        <w:spacing w:line="360" w:lineRule="auto"/>
      </w:pPr>
      <w:bookmarkStart w:id="46" w:name="_Ref221958151"/>
      <w:bookmarkStart w:id="47" w:name="_Ref221702267"/>
      <w:r>
        <w:t>In the full model</w:t>
      </w:r>
      <w:r w:rsidR="0074470D">
        <w:t xml:space="preserve">, </w:t>
      </w:r>
      <w:r w:rsidR="007153A7">
        <w:t>you are</w:t>
      </w:r>
      <w:r w:rsidR="0074470D">
        <w:t xml:space="preserve"> provided with a list of fitness variables in </w:t>
      </w:r>
      <w:r w:rsidR="005D5F38">
        <w:t>the</w:t>
      </w:r>
      <w:r w:rsidR="0074470D">
        <w:t xml:space="preserve"> dataset</w:t>
      </w:r>
      <w:r w:rsidR="004D03A6">
        <w:t xml:space="preserve">. </w:t>
      </w:r>
      <w:r w:rsidR="00A847AC">
        <w:t xml:space="preserve">Before typing the response variable desired for this particular model, </w:t>
      </w:r>
      <w:r w:rsidR="007153A7">
        <w:t>you are</w:t>
      </w:r>
      <w:r w:rsidR="00A847AC">
        <w:t xml:space="preserve"> pr</w:t>
      </w:r>
      <w:r w:rsidR="005D18C3">
        <w:t>ompted to type the error distribution</w:t>
      </w:r>
      <w:r w:rsidR="00A847AC">
        <w:t xml:space="preserve"> associated with the distribution of the response variable (see Step</w:t>
      </w:r>
      <w:r w:rsidR="00405100">
        <w:t xml:space="preserve"> </w:t>
      </w:r>
      <w:r w:rsidR="00405100">
        <w:fldChar w:fldCharType="begin"/>
      </w:r>
      <w:r w:rsidR="00405100">
        <w:instrText xml:space="preserve"> REF _Ref221641202 \r \h </w:instrText>
      </w:r>
      <w:r w:rsidR="00405100">
        <w:fldChar w:fldCharType="separate"/>
      </w:r>
      <w:r w:rsidR="00E5765F">
        <w:t>3</w:t>
      </w:r>
      <w:r w:rsidR="00405100">
        <w:fldChar w:fldCharType="end"/>
      </w:r>
      <w:r w:rsidR="00A847AC">
        <w:t xml:space="preserve"> </w:t>
      </w:r>
      <w:r w:rsidR="005D18C3">
        <w:t xml:space="preserve">in the </w:t>
      </w:r>
      <w:r w:rsidR="005D18C3">
        <w:fldChar w:fldCharType="begin"/>
      </w:r>
      <w:r w:rsidR="005D18C3">
        <w:instrText xml:space="preserve"> REF _Ref221957707 \h </w:instrText>
      </w:r>
      <w:r w:rsidR="005D18C3">
        <w:fldChar w:fldCharType="separate"/>
      </w:r>
      <w:r w:rsidR="00E5765F">
        <w:t>Testing for Single-Locus Associations (SLAs) with an F-ratio Test</w:t>
      </w:r>
      <w:r w:rsidR="005D18C3">
        <w:fldChar w:fldCharType="end"/>
      </w:r>
      <w:r w:rsidR="005D18C3">
        <w:t xml:space="preserve"> section </w:t>
      </w:r>
      <w:r w:rsidR="00A847AC">
        <w:t xml:space="preserve">for details about the </w:t>
      </w:r>
      <w:r w:rsidR="005D18C3">
        <w:t>error distribution</w:t>
      </w:r>
      <w:r w:rsidR="00A847AC">
        <w:t>).</w:t>
      </w:r>
      <w:bookmarkEnd w:id="46"/>
      <w:r w:rsidR="00A847AC">
        <w:t xml:space="preserve"> </w:t>
      </w:r>
    </w:p>
    <w:p w14:paraId="5BA2E99F" w14:textId="77777777" w:rsidR="003A3302" w:rsidRDefault="003A3302" w:rsidP="003A3302">
      <w:pPr>
        <w:pStyle w:val="ListParagraph"/>
        <w:widowControl w:val="0"/>
        <w:numPr>
          <w:ilvl w:val="0"/>
          <w:numId w:val="25"/>
        </w:numPr>
        <w:spacing w:line="360" w:lineRule="auto"/>
      </w:pPr>
      <w:r>
        <w:t>You are then</w:t>
      </w:r>
      <w:r w:rsidR="004D03A6">
        <w:t xml:space="preserve"> prompted to </w:t>
      </w:r>
      <w:r w:rsidR="009E34F3">
        <w:t>type the response variable</w:t>
      </w:r>
      <w:r w:rsidR="004D03A6">
        <w:t xml:space="preserve">. </w:t>
      </w:r>
      <w:r>
        <w:t>Type the name and press enter (the pipeline will throw an error is you type a name that does not exist in the data set).</w:t>
      </w:r>
    </w:p>
    <w:p w14:paraId="6CF3489B" w14:textId="7470C7EA" w:rsidR="003B10C8" w:rsidRDefault="003A3302" w:rsidP="003A3302">
      <w:pPr>
        <w:pStyle w:val="ListParagraph"/>
        <w:widowControl w:val="0"/>
        <w:numPr>
          <w:ilvl w:val="0"/>
          <w:numId w:val="25"/>
        </w:numPr>
        <w:spacing w:line="360" w:lineRule="auto"/>
      </w:pPr>
      <w:r>
        <w:t>Y</w:t>
      </w:r>
      <w:r w:rsidR="007153A7">
        <w:t>ou are</w:t>
      </w:r>
      <w:r w:rsidR="004D03A6">
        <w:t xml:space="preserve"> </w:t>
      </w:r>
      <w:r>
        <w:t xml:space="preserve">then </w:t>
      </w:r>
      <w:r w:rsidR="004D03A6">
        <w:t xml:space="preserve">prompted to enter predictor variables, and </w:t>
      </w:r>
      <w:r w:rsidR="00A53C7B">
        <w:t>you are</w:t>
      </w:r>
      <w:r w:rsidR="004D03A6">
        <w:t xml:space="preserve"> free to type as many of these as are relevant (</w:t>
      </w:r>
      <w:r w:rsidR="00A53C7B">
        <w:t>MLH being the most relevant for HFC studies</w:t>
      </w:r>
      <w:r w:rsidR="004D03A6">
        <w:t>)</w:t>
      </w:r>
      <w:r w:rsidR="00695ABB">
        <w:t>, pressing enter between each entry.</w:t>
      </w:r>
      <w:r w:rsidR="0036212B">
        <w:t xml:space="preserve"> The pipeline accommodates interaction terms here as well (e.g., MLH*PC1_cov</w:t>
      </w:r>
      <w:r w:rsidR="008E6878">
        <w:t xml:space="preserve"> in the example data set</w:t>
      </w:r>
      <w:r w:rsidR="0036212B">
        <w:t>)</w:t>
      </w:r>
      <w:r w:rsidR="00470669">
        <w:t>.</w:t>
      </w:r>
      <w:r w:rsidR="00695ABB">
        <w:t xml:space="preserve"> </w:t>
      </w:r>
      <w:proofErr w:type="gramStart"/>
      <w:r w:rsidR="003B10C8">
        <w:t>T</w:t>
      </w:r>
      <w:r w:rsidR="00695ABB">
        <w:t>ype</w:t>
      </w:r>
      <w:proofErr w:type="gramEnd"/>
      <w:r w:rsidR="003B10C8">
        <w:t xml:space="preserve"> “done” or “Done”.</w:t>
      </w:r>
    </w:p>
    <w:p w14:paraId="5E15B661" w14:textId="6E956BAD" w:rsidR="00191D44" w:rsidRDefault="0018442D" w:rsidP="003A3302">
      <w:pPr>
        <w:pStyle w:val="ListParagraph"/>
        <w:widowControl w:val="0"/>
        <w:numPr>
          <w:ilvl w:val="0"/>
          <w:numId w:val="25"/>
        </w:numPr>
        <w:spacing w:line="360" w:lineRule="auto"/>
      </w:pPr>
      <w:bookmarkStart w:id="48" w:name="_Ref221958193"/>
      <w:r>
        <w:t>At this point, the module generates two files</w:t>
      </w:r>
      <w:r w:rsidR="00070D77">
        <w:t xml:space="preserve"> in the </w:t>
      </w:r>
      <w:r w:rsidR="00804C45">
        <w:t xml:space="preserve">‘Regressions’ </w:t>
      </w:r>
      <w:r w:rsidR="00070D77">
        <w:t>subdirectory in the pipeline directory</w:t>
      </w:r>
      <w:r w:rsidR="00804C45">
        <w:t>: 1) ‘</w:t>
      </w:r>
      <w:r>
        <w:t xml:space="preserve">[response variable name </w:t>
      </w:r>
      <w:proofErr w:type="gramStart"/>
      <w:r>
        <w:t>here]</w:t>
      </w:r>
      <w:r w:rsidRPr="0018442D">
        <w:t>on</w:t>
      </w:r>
      <w:proofErr w:type="gramEnd"/>
      <w:r>
        <w:t>[</w:t>
      </w:r>
      <w:r w:rsidR="008B4E9E">
        <w:t>predictor</w:t>
      </w:r>
      <w:r>
        <w:t xml:space="preserve"> variable names here]</w:t>
      </w:r>
      <w:r w:rsidRPr="0018442D">
        <w:t>_fullModel</w:t>
      </w:r>
      <w:r w:rsidR="00804C45">
        <w:t>.txt’</w:t>
      </w:r>
      <w:r>
        <w:t xml:space="preserve"> which  lists regression statistics exactly as if the </w:t>
      </w:r>
      <w:r w:rsidR="00D07D1D">
        <w:t>GLM</w:t>
      </w:r>
      <w:r>
        <w:t>()</w:t>
      </w:r>
      <w:r w:rsidR="008870EE">
        <w:t xml:space="preserve"> (generalized linear model)</w:t>
      </w:r>
      <w:r>
        <w:t xml:space="preserve"> function had been called in </w:t>
      </w:r>
      <w:r w:rsidRPr="003A3302">
        <w:rPr>
          <w:i/>
        </w:rPr>
        <w:t>R</w:t>
      </w:r>
      <w:r w:rsidR="00814404">
        <w:t xml:space="preserve"> and </w:t>
      </w:r>
      <w:r w:rsidR="00804C45">
        <w:t>2) ‘</w:t>
      </w:r>
      <w:r w:rsidR="00814404">
        <w:t>[response variable name here]</w:t>
      </w:r>
      <w:r w:rsidR="00814404" w:rsidRPr="0018442D">
        <w:t>on</w:t>
      </w:r>
      <w:r w:rsidR="00814404">
        <w:t>[re</w:t>
      </w:r>
      <w:r w:rsidR="00804C45">
        <w:t>sponse variable names here].txt’</w:t>
      </w:r>
      <w:r w:rsidR="00814404">
        <w:t xml:space="preserve"> which applies the Akaike Information Criteria to the full model, and lists which predictor variables are retained in the final model, exactly as if the step() function had been called in </w:t>
      </w:r>
      <w:r w:rsidR="00814404" w:rsidRPr="003A3302">
        <w:rPr>
          <w:i/>
        </w:rPr>
        <w:t>R</w:t>
      </w:r>
      <w:r w:rsidR="00814404">
        <w:t>.</w:t>
      </w:r>
      <w:bookmarkEnd w:id="48"/>
      <w:r w:rsidR="00945893">
        <w:t xml:space="preserve"> </w:t>
      </w:r>
      <w:r w:rsidR="00133CBB">
        <w:t>It is important to bear in mind for the interpretation of these regression results that models using non-Gaussian error distributions undergo transformations such that the regression coefficients will not have a direct biological interpretation.</w:t>
      </w:r>
    </w:p>
    <w:p w14:paraId="3DAB3560" w14:textId="511CF1BA" w:rsidR="00D175A0" w:rsidRDefault="007153A7" w:rsidP="003A3302">
      <w:pPr>
        <w:pStyle w:val="ListParagraph"/>
        <w:widowControl w:val="0"/>
        <w:numPr>
          <w:ilvl w:val="0"/>
          <w:numId w:val="25"/>
        </w:numPr>
        <w:spacing w:line="360" w:lineRule="auto"/>
      </w:pPr>
      <w:r>
        <w:t>You are</w:t>
      </w:r>
      <w:r w:rsidR="00945893">
        <w:t xml:space="preserve"> asked whether </w:t>
      </w:r>
      <w:r w:rsidR="00402C1E">
        <w:t xml:space="preserve">you want </w:t>
      </w:r>
      <w:r w:rsidR="00945893">
        <w:t>to run another model, and upon selection</w:t>
      </w:r>
      <w:r w:rsidR="006470CF">
        <w:t xml:space="preserve"> of </w:t>
      </w:r>
      <w:r w:rsidR="00945893">
        <w:t xml:space="preserve"> “y”, </w:t>
      </w:r>
      <w:r w:rsidR="00785A15">
        <w:t xml:space="preserve">Steps </w:t>
      </w:r>
      <w:r w:rsidR="00785A15">
        <w:fldChar w:fldCharType="begin"/>
      </w:r>
      <w:r w:rsidR="00785A15">
        <w:instrText xml:space="preserve"> REF _Ref221958151 \r \h </w:instrText>
      </w:r>
      <w:r w:rsidR="00785A15">
        <w:fldChar w:fldCharType="separate"/>
      </w:r>
      <w:r w:rsidR="00E5765F">
        <w:t>1</w:t>
      </w:r>
      <w:r w:rsidR="00785A15">
        <w:fldChar w:fldCharType="end"/>
      </w:r>
      <w:r w:rsidR="00785A15">
        <w:t>-</w:t>
      </w:r>
      <w:r w:rsidR="00785A15">
        <w:fldChar w:fldCharType="begin"/>
      </w:r>
      <w:r w:rsidR="00785A15">
        <w:instrText xml:space="preserve"> REF _Ref221958193 \r \h </w:instrText>
      </w:r>
      <w:r w:rsidR="00785A15">
        <w:fldChar w:fldCharType="separate"/>
      </w:r>
      <w:r w:rsidR="00E5765F">
        <w:t>4</w:t>
      </w:r>
      <w:r w:rsidR="00785A15">
        <w:fldChar w:fldCharType="end"/>
      </w:r>
      <w:r w:rsidR="00785A15">
        <w:t xml:space="preserve"> are repeated (i.e., </w:t>
      </w:r>
      <w:r>
        <w:t>you are</w:t>
      </w:r>
      <w:r w:rsidR="00C61212">
        <w:t xml:space="preserve"> allowed to select other response and/or predictor variables in a new model</w:t>
      </w:r>
      <w:r w:rsidR="00785A15">
        <w:t>)</w:t>
      </w:r>
      <w:r w:rsidR="00945893">
        <w:t>. If “n” is entered, the module moves on to</w:t>
      </w:r>
      <w:r w:rsidR="00324E9E">
        <w:t xml:space="preserve"> </w:t>
      </w:r>
      <w:r w:rsidR="00324E9E">
        <w:fldChar w:fldCharType="begin"/>
      </w:r>
      <w:r w:rsidR="00324E9E">
        <w:instrText xml:space="preserve"> REF _Ref221958237 \h </w:instrText>
      </w:r>
      <w:r w:rsidR="00324E9E">
        <w:fldChar w:fldCharType="separate"/>
      </w:r>
      <w:r w:rsidR="00E5765F">
        <w:rPr>
          <w:rFonts w:ascii="Cambria" w:hAnsi="Cambria" w:cs="Cambria"/>
        </w:rPr>
        <w:t>Data Subset Regressions</w:t>
      </w:r>
      <w:r w:rsidR="00324E9E">
        <w:fldChar w:fldCharType="end"/>
      </w:r>
      <w:r w:rsidR="00945893">
        <w:t>.</w:t>
      </w:r>
      <w:bookmarkEnd w:id="47"/>
    </w:p>
    <w:p w14:paraId="2AA61F98" w14:textId="5907649B" w:rsidR="0039092C" w:rsidRDefault="0039092C" w:rsidP="0039092C">
      <w:pPr>
        <w:pStyle w:val="Heading3"/>
      </w:pPr>
      <w:bookmarkStart w:id="49" w:name="_Ref221958237"/>
      <w:bookmarkStart w:id="50" w:name="_Ref221958261"/>
      <w:bookmarkStart w:id="51" w:name="_Toc221963784"/>
      <w:r>
        <w:rPr>
          <w:rFonts w:ascii="Cambria" w:hAnsi="Cambria" w:cs="Cambria"/>
        </w:rPr>
        <w:t>Data Subset Regressions</w:t>
      </w:r>
      <w:bookmarkEnd w:id="49"/>
      <w:bookmarkEnd w:id="50"/>
      <w:bookmarkEnd w:id="51"/>
    </w:p>
    <w:p w14:paraId="2AD3A113" w14:textId="77777777" w:rsidR="00150A8E" w:rsidRDefault="00056E22" w:rsidP="009168A3">
      <w:pPr>
        <w:widowControl w:val="0"/>
        <w:spacing w:line="360" w:lineRule="auto"/>
      </w:pPr>
      <w:bookmarkStart w:id="52" w:name="_Ref221702145"/>
      <w:r>
        <w:t xml:space="preserve">The </w:t>
      </w:r>
      <w:r w:rsidR="006428E8">
        <w:fldChar w:fldCharType="begin"/>
      </w:r>
      <w:r w:rsidR="006428E8">
        <w:instrText xml:space="preserve"> REF _Ref221958261 \h </w:instrText>
      </w:r>
      <w:r w:rsidR="006428E8">
        <w:fldChar w:fldCharType="separate"/>
      </w:r>
      <w:r w:rsidR="00E5765F">
        <w:rPr>
          <w:rFonts w:ascii="Cambria" w:hAnsi="Cambria" w:cs="Cambria"/>
        </w:rPr>
        <w:t>Data Subset Regressions</w:t>
      </w:r>
      <w:r w:rsidR="006428E8">
        <w:fldChar w:fldCharType="end"/>
      </w:r>
      <w:r w:rsidR="006428E8">
        <w:t xml:space="preserve"> </w:t>
      </w:r>
      <w:r>
        <w:t xml:space="preserve">component acts exactly as the </w:t>
      </w:r>
      <w:r w:rsidR="006428E8">
        <w:fldChar w:fldCharType="begin"/>
      </w:r>
      <w:r w:rsidR="006428E8">
        <w:instrText xml:space="preserve"> REF _Ref221958275 \h </w:instrText>
      </w:r>
      <w:r w:rsidR="006428E8">
        <w:fldChar w:fldCharType="separate"/>
      </w:r>
      <w:r w:rsidR="00E5765F">
        <w:t>Full Model Regressions</w:t>
      </w:r>
      <w:r w:rsidR="006428E8">
        <w:fldChar w:fldCharType="end"/>
      </w:r>
      <w:r w:rsidR="006428E8">
        <w:t xml:space="preserve"> component does</w:t>
      </w:r>
      <w:r>
        <w:t>, with</w:t>
      </w:r>
      <w:r w:rsidR="00C20CE3">
        <w:t xml:space="preserve"> only a few changes. </w:t>
      </w:r>
    </w:p>
    <w:p w14:paraId="4FB01C38" w14:textId="77777777" w:rsidR="00150A8E" w:rsidRDefault="00C20CE3" w:rsidP="00150A8E">
      <w:pPr>
        <w:pStyle w:val="ListParagraph"/>
        <w:widowControl w:val="0"/>
        <w:numPr>
          <w:ilvl w:val="0"/>
          <w:numId w:val="26"/>
        </w:numPr>
        <w:spacing w:line="360" w:lineRule="auto"/>
      </w:pPr>
      <w:r>
        <w:t>U</w:t>
      </w:r>
      <w:r w:rsidR="00056E22">
        <w:t xml:space="preserve">pon typing “y” and pressing enter when prompted to run HFCs on only certain individuals bearing certain trait values, </w:t>
      </w:r>
      <w:r w:rsidR="007153A7">
        <w:t>you are</w:t>
      </w:r>
      <w:r w:rsidR="00056E22">
        <w:t xml:space="preserve"> provided with a list of trait names and some sample trait values for those traits. At this point, the user types the trait and trait value, separated by a comma and </w:t>
      </w:r>
      <w:r w:rsidR="00056E22" w:rsidRPr="00150A8E">
        <w:rPr>
          <w:i/>
        </w:rPr>
        <w:t>no space</w:t>
      </w:r>
      <w:r w:rsidR="00056E22">
        <w:t xml:space="preserve">, that together specify the subset of data that is desired. </w:t>
      </w:r>
    </w:p>
    <w:p w14:paraId="2A3FE98E" w14:textId="77777777" w:rsidR="0092622C" w:rsidRDefault="00056E22" w:rsidP="0092622C">
      <w:pPr>
        <w:pStyle w:val="ListParagraph"/>
        <w:widowControl w:val="0"/>
        <w:numPr>
          <w:ilvl w:val="1"/>
          <w:numId w:val="26"/>
        </w:numPr>
        <w:spacing w:line="360" w:lineRule="auto"/>
      </w:pPr>
      <w:r>
        <w:t>It is possible to create subsets of data using permutations of traits and values across several different</w:t>
      </w:r>
      <w:r w:rsidR="00150A8E">
        <w:t xml:space="preserve"> traits or even within a single</w:t>
      </w:r>
      <w:r>
        <w:t xml:space="preserve"> trait (provided that this trait has more than two states). For instance, in the example data provided, let’s say we want to create a dataset that only contains individuals that have been infected by two different viruses, V1, and V2. In that case, the user would type</w:t>
      </w:r>
      <w:r w:rsidR="002E3980">
        <w:t>, “V1</w:t>
      </w:r>
      <w:proofErr w:type="gramStart"/>
      <w:r w:rsidR="002E3980">
        <w:t>,0</w:t>
      </w:r>
      <w:proofErr w:type="gramEnd"/>
      <w:r w:rsidR="002E3980">
        <w:t xml:space="preserve">”, press enter, and then type, “V2,0”, specifying that samples negative for V1 and samples negative for V2 should be excluded. </w:t>
      </w:r>
    </w:p>
    <w:p w14:paraId="0BB538B5" w14:textId="70EFC85F" w:rsidR="0092622C" w:rsidRDefault="00150A8E" w:rsidP="0092622C">
      <w:pPr>
        <w:pStyle w:val="ListParagraph"/>
        <w:widowControl w:val="0"/>
        <w:numPr>
          <w:ilvl w:val="1"/>
          <w:numId w:val="26"/>
        </w:numPr>
        <w:spacing w:line="360" w:lineRule="auto"/>
      </w:pPr>
      <w:r>
        <w:t>T</w:t>
      </w:r>
      <w:r w:rsidR="002E3980">
        <w:t>ype, “done”</w:t>
      </w:r>
      <w:r>
        <w:t xml:space="preserve"> when you are done with the specifications</w:t>
      </w:r>
      <w:r w:rsidR="002E3980">
        <w:t xml:space="preserve">. </w:t>
      </w:r>
    </w:p>
    <w:p w14:paraId="0E33EEC7" w14:textId="77777777" w:rsidR="00861274" w:rsidRDefault="002E3980" w:rsidP="00150A8E">
      <w:pPr>
        <w:pStyle w:val="ListParagraph"/>
        <w:widowControl w:val="0"/>
        <w:numPr>
          <w:ilvl w:val="0"/>
          <w:numId w:val="26"/>
        </w:numPr>
        <w:spacing w:line="360" w:lineRule="auto"/>
      </w:pPr>
      <w:r>
        <w:t xml:space="preserve">The pipeline’s prompts will then look exactly </w:t>
      </w:r>
      <w:r w:rsidR="00773560">
        <w:t xml:space="preserve">like those described in the </w:t>
      </w:r>
      <w:r w:rsidR="00773560">
        <w:fldChar w:fldCharType="begin"/>
      </w:r>
      <w:r w:rsidR="00773560">
        <w:instrText xml:space="preserve"> REF _Ref221958937 \h </w:instrText>
      </w:r>
      <w:r w:rsidR="00773560">
        <w:fldChar w:fldCharType="separate"/>
      </w:r>
      <w:r w:rsidR="00E5765F">
        <w:t>Full Model Regressions</w:t>
      </w:r>
      <w:r w:rsidR="00773560">
        <w:fldChar w:fldCharType="end"/>
      </w:r>
      <w:r w:rsidR="00773560">
        <w:t xml:space="preserve"> section</w:t>
      </w:r>
      <w:r>
        <w:t>, but the results will be saved in a new nes</w:t>
      </w:r>
      <w:r w:rsidR="00AC0021">
        <w:t>ted subdirectory, ‘Data_subsets’</w:t>
      </w:r>
      <w:r w:rsidR="00706271">
        <w:t>,</w:t>
      </w:r>
      <w:r>
        <w:t xml:space="preserve"> ins</w:t>
      </w:r>
      <w:r w:rsidR="00AC0021">
        <w:t xml:space="preserve">ide the pipeline directory, </w:t>
      </w:r>
      <w:r>
        <w:t>wi</w:t>
      </w:r>
      <w:r w:rsidR="00AC0021">
        <w:t>th another subdirectory inside ‘Data_subsets’</w:t>
      </w:r>
      <w:r w:rsidR="0058089C">
        <w:t xml:space="preserve"> named after the trait-</w:t>
      </w:r>
      <w:r w:rsidR="00AC0021">
        <w:t>by-</w:t>
      </w:r>
      <w:r w:rsidR="0058089C">
        <w:t>trait value combin</w:t>
      </w:r>
      <w:r w:rsidR="00AC0021">
        <w:t>ation(s) specified by the user (‘</w:t>
      </w:r>
      <w:r w:rsidR="0058089C" w:rsidRPr="0058089C">
        <w:t>V1_0_V2_0_removed_subset</w:t>
      </w:r>
      <w:r w:rsidR="00AC0021">
        <w:t>’</w:t>
      </w:r>
      <w:r w:rsidR="0058089C">
        <w:t xml:space="preserve"> in our example case)</w:t>
      </w:r>
      <w:r w:rsidR="000568B4">
        <w:t xml:space="preserve">. </w:t>
      </w:r>
    </w:p>
    <w:p w14:paraId="57441858" w14:textId="39E7EDFD" w:rsidR="00861274" w:rsidRDefault="000568B4" w:rsidP="00150A8E">
      <w:pPr>
        <w:pStyle w:val="ListParagraph"/>
        <w:widowControl w:val="0"/>
        <w:numPr>
          <w:ilvl w:val="0"/>
          <w:numId w:val="26"/>
        </w:numPr>
        <w:spacing w:line="360" w:lineRule="auto"/>
      </w:pPr>
      <w:r>
        <w:t>Inside this specific subdirecto</w:t>
      </w:r>
      <w:r w:rsidR="00C96273">
        <w:t>ry, the pipeline generates a</w:t>
      </w:r>
      <w:r>
        <w:t xml:space="preserve"> file</w:t>
      </w:r>
      <w:r w:rsidR="00C96273">
        <w:t xml:space="preserve"> </w:t>
      </w:r>
      <w:r>
        <w:t>containing only the individuals not bearing the trait values specified by the user</w:t>
      </w:r>
      <w:r w:rsidR="003D66D6">
        <w:t xml:space="preserve"> (called ‘</w:t>
      </w:r>
      <w:r w:rsidR="003D66D6" w:rsidRPr="003D66D6">
        <w:t>V1_0_V2_0_removed_subset</w:t>
      </w:r>
      <w:r w:rsidR="003D66D6">
        <w:t>.csv’ in our example case)</w:t>
      </w:r>
      <w:r>
        <w:t xml:space="preserve">, and the </w:t>
      </w:r>
      <w:r w:rsidR="009B0F1A">
        <w:t xml:space="preserve">regressions </w:t>
      </w:r>
      <w:r w:rsidR="0005718D">
        <w:t xml:space="preserve">the user then generates are based on this dataset. </w:t>
      </w:r>
    </w:p>
    <w:p w14:paraId="1C18D6AD" w14:textId="6A66C301" w:rsidR="004D03A6" w:rsidRDefault="0005718D" w:rsidP="00150A8E">
      <w:pPr>
        <w:pStyle w:val="ListParagraph"/>
        <w:widowControl w:val="0"/>
        <w:numPr>
          <w:ilvl w:val="0"/>
          <w:numId w:val="26"/>
        </w:numPr>
        <w:spacing w:line="360" w:lineRule="auto"/>
      </w:pPr>
      <w:r>
        <w:t xml:space="preserve">The new </w:t>
      </w:r>
      <w:r w:rsidR="0068493D">
        <w:t xml:space="preserve">regression </w:t>
      </w:r>
      <w:r w:rsidR="00706271">
        <w:t>results are placed into a</w:t>
      </w:r>
      <w:r w:rsidR="00D20AEC">
        <w:t xml:space="preserve"> ‘</w:t>
      </w:r>
      <w:r w:rsidR="0068493D">
        <w:t>Regression</w:t>
      </w:r>
      <w:r w:rsidR="00D20AEC">
        <w:t>s’</w:t>
      </w:r>
      <w:r>
        <w:t xml:space="preserve"> directory</w:t>
      </w:r>
      <w:r w:rsidR="00B56A88">
        <w:t xml:space="preserve"> as described in the </w:t>
      </w:r>
      <w:r w:rsidR="00B56A88">
        <w:fldChar w:fldCharType="begin"/>
      </w:r>
      <w:r w:rsidR="00B56A88">
        <w:instrText xml:space="preserve"> REF _Ref221958275 \h </w:instrText>
      </w:r>
      <w:r w:rsidR="00B56A88">
        <w:fldChar w:fldCharType="separate"/>
      </w:r>
      <w:r w:rsidR="00E5765F">
        <w:t>Full Model Regressions</w:t>
      </w:r>
      <w:r w:rsidR="00B56A88">
        <w:fldChar w:fldCharType="end"/>
      </w:r>
      <w:r w:rsidR="00B56A88">
        <w:t xml:space="preserve"> section</w:t>
      </w:r>
      <w:r w:rsidR="002729E3">
        <w:t>; the</w:t>
      </w:r>
      <w:r w:rsidR="00D20AEC">
        <w:t xml:space="preserve"> new </w:t>
      </w:r>
      <w:r w:rsidR="002729E3">
        <w:t xml:space="preserve">‘Regressions’ </w:t>
      </w:r>
      <w:r w:rsidR="00D20AEC">
        <w:t>directory is</w:t>
      </w:r>
      <w:r>
        <w:t xml:space="preserve"> nested within this spe</w:t>
      </w:r>
      <w:r w:rsidR="00B56A88">
        <w:t>cific subdirectory</w:t>
      </w:r>
      <w:r>
        <w:t>.</w:t>
      </w:r>
      <w:bookmarkEnd w:id="52"/>
    </w:p>
    <w:p w14:paraId="396C61E0" w14:textId="1931F0DF" w:rsidR="00F33043" w:rsidRDefault="00F33043" w:rsidP="00F33043">
      <w:pPr>
        <w:pStyle w:val="ListParagraph"/>
        <w:widowControl w:val="0"/>
        <w:numPr>
          <w:ilvl w:val="0"/>
          <w:numId w:val="26"/>
        </w:numPr>
        <w:spacing w:line="360" w:lineRule="auto"/>
      </w:pPr>
      <w:r>
        <w:t>Continue looping through this component</w:t>
      </w:r>
      <w:r w:rsidR="00730283">
        <w:t xml:space="preserve"> (following prompts to do so)</w:t>
      </w:r>
      <w:r>
        <w:t xml:space="preserve"> for as many regression models and data subsets as needed.</w:t>
      </w:r>
    </w:p>
    <w:p w14:paraId="0BAB6F0B" w14:textId="0049DB37" w:rsidR="0039092C" w:rsidRDefault="00C4754F" w:rsidP="0039092C">
      <w:pPr>
        <w:pStyle w:val="Heading3"/>
      </w:pPr>
      <w:bookmarkStart w:id="53" w:name="_Ref221961999"/>
      <w:bookmarkStart w:id="54" w:name="_Ref221962774"/>
      <w:bookmarkStart w:id="55" w:name="_Toc221963785"/>
      <w:r>
        <w:rPr>
          <w:rFonts w:ascii="Cambria" w:hAnsi="Cambria" w:cs="Cambria"/>
        </w:rPr>
        <w:t>User-Generated Data Subset Regressions</w:t>
      </w:r>
      <w:bookmarkEnd w:id="53"/>
      <w:bookmarkEnd w:id="54"/>
      <w:bookmarkEnd w:id="55"/>
    </w:p>
    <w:p w14:paraId="7A0798BA" w14:textId="77777777" w:rsidR="00131919" w:rsidRDefault="00FA499F" w:rsidP="009168A3">
      <w:pPr>
        <w:widowControl w:val="0"/>
        <w:spacing w:line="360" w:lineRule="auto"/>
      </w:pPr>
      <w:r>
        <w:t>If you have another data set(s) that you want</w:t>
      </w:r>
      <w:r w:rsidR="0098210F">
        <w:t xml:space="preserve"> to analyze that do</w:t>
      </w:r>
      <w:r>
        <w:t>es</w:t>
      </w:r>
      <w:r w:rsidR="00CC0B1A">
        <w:t xml:space="preserve"> not, </w:t>
      </w:r>
      <w:r w:rsidR="0098210F">
        <w:t xml:space="preserve">for whatever </w:t>
      </w:r>
      <w:r w:rsidR="00BC43D0">
        <w:t xml:space="preserve">reason, lend </w:t>
      </w:r>
      <w:proofErr w:type="gramStart"/>
      <w:r w:rsidR="00BC43D0">
        <w:t>itself</w:t>
      </w:r>
      <w:proofErr w:type="gramEnd"/>
      <w:r w:rsidR="00CC0B1A">
        <w:t xml:space="preserve"> well to being subdivided based on specific trait values, </w:t>
      </w:r>
      <w:r w:rsidR="000404A6">
        <w:t xml:space="preserve">the third component of the HFC module can accommodate this. </w:t>
      </w:r>
    </w:p>
    <w:p w14:paraId="46FB7090" w14:textId="77777777" w:rsidR="00602DD4" w:rsidRDefault="00F6199D" w:rsidP="00131919">
      <w:pPr>
        <w:pStyle w:val="ListParagraph"/>
        <w:widowControl w:val="0"/>
        <w:numPr>
          <w:ilvl w:val="0"/>
          <w:numId w:val="27"/>
        </w:numPr>
        <w:spacing w:line="360" w:lineRule="auto"/>
      </w:pPr>
      <w:r>
        <w:t xml:space="preserve">Upon responding “y” and pressing enter to the prompt, “Do you want to run </w:t>
      </w:r>
      <w:r w:rsidR="0068493D">
        <w:t>regression</w:t>
      </w:r>
      <w:r>
        <w:t xml:space="preserve">s </w:t>
      </w:r>
      <w:r w:rsidR="00131919">
        <w:t>on csv files of your own making</w:t>
      </w:r>
      <w:r>
        <w:t>?</w:t>
      </w:r>
      <w:proofErr w:type="gramStart"/>
      <w:r>
        <w:t>”,</w:t>
      </w:r>
      <w:proofErr w:type="gramEnd"/>
      <w:r>
        <w:t xml:space="preserve"> </w:t>
      </w:r>
      <w:r w:rsidR="007153A7">
        <w:t>you are</w:t>
      </w:r>
      <w:r w:rsidR="00FF5233">
        <w:t xml:space="preserve"> </w:t>
      </w:r>
      <w:r>
        <w:t>asked to speci</w:t>
      </w:r>
      <w:r w:rsidR="00FF5233">
        <w:t>fy the path of the csv file you intend</w:t>
      </w:r>
      <w:r>
        <w:t xml:space="preserve"> to use. Let’s say, for example, that we wish to analyze data in the example </w:t>
      </w:r>
      <w:r w:rsidR="00F07433">
        <w:t>dataset that are infected by any</w:t>
      </w:r>
      <w:r>
        <w:t xml:space="preserve"> permutation of viruses V1, V2, and V3. This is relatively tough to accomplish using the </w:t>
      </w:r>
      <w:r w:rsidR="00FF5233">
        <w:t>protocol</w:t>
      </w:r>
      <w:r>
        <w:t xml:space="preserve"> described in </w:t>
      </w:r>
      <w:r w:rsidR="00FF5233">
        <w:t xml:space="preserve">the </w:t>
      </w:r>
      <w:r w:rsidR="00FF5233">
        <w:fldChar w:fldCharType="begin"/>
      </w:r>
      <w:r w:rsidR="00FF5233">
        <w:instrText xml:space="preserve"> REF _Ref221958237 \h </w:instrText>
      </w:r>
      <w:r w:rsidR="00FF5233">
        <w:fldChar w:fldCharType="separate"/>
      </w:r>
      <w:r w:rsidR="00E5765F">
        <w:rPr>
          <w:rFonts w:ascii="Cambria" w:hAnsi="Cambria" w:cs="Cambria"/>
        </w:rPr>
        <w:t>Data Subset Regressions</w:t>
      </w:r>
      <w:r w:rsidR="00FF5233">
        <w:fldChar w:fldCharType="end"/>
      </w:r>
      <w:r w:rsidR="00FF5233">
        <w:t xml:space="preserve"> section</w:t>
      </w:r>
      <w:r w:rsidR="001F0EA7">
        <w:t>,</w:t>
      </w:r>
      <w:r>
        <w:t xml:space="preserve"> but relatively straightforward </w:t>
      </w:r>
      <w:r w:rsidR="00876E20">
        <w:t>to accomplish manually</w:t>
      </w:r>
      <w:r w:rsidR="001C0E9C">
        <w:t xml:space="preserve"> in a spreadsheet</w:t>
      </w:r>
      <w:r>
        <w:t>.</w:t>
      </w:r>
      <w:r w:rsidR="00303DFF">
        <w:t xml:space="preserve"> </w:t>
      </w:r>
    </w:p>
    <w:p w14:paraId="4826030D" w14:textId="1818271C" w:rsidR="0015406F" w:rsidRDefault="00602DD4" w:rsidP="00131919">
      <w:pPr>
        <w:pStyle w:val="ListParagraph"/>
        <w:widowControl w:val="0"/>
        <w:numPr>
          <w:ilvl w:val="0"/>
          <w:numId w:val="27"/>
        </w:numPr>
        <w:spacing w:line="360" w:lineRule="auto"/>
      </w:pPr>
      <w:r>
        <w:t>After creating</w:t>
      </w:r>
      <w:r w:rsidR="00303DFF">
        <w:t xml:space="preserve"> the csv file </w:t>
      </w:r>
      <w:r>
        <w:t>manually</w:t>
      </w:r>
      <w:r w:rsidR="00303DFF">
        <w:t xml:space="preserve">, specify the </w:t>
      </w:r>
      <w:r w:rsidR="0015406F">
        <w:t xml:space="preserve">file’s </w:t>
      </w:r>
      <w:r w:rsidR="00303DFF">
        <w:t>path (usin</w:t>
      </w:r>
      <w:r w:rsidR="00683C14">
        <w:t>g the example data provided, I would type</w:t>
      </w:r>
      <w:r w:rsidR="0081397E">
        <w:t>, ‘</w:t>
      </w:r>
      <w:r w:rsidR="00303DFF" w:rsidRPr="00303DFF">
        <w:t>/Users/mf/Desktop/pipeline/</w:t>
      </w:r>
      <w:r w:rsidR="00107FF2" w:rsidRPr="00107FF2">
        <w:t xml:space="preserve"> At_least_1_virus_infection</w:t>
      </w:r>
      <w:r w:rsidR="00303DFF" w:rsidRPr="00303DFF">
        <w:t>.csv</w:t>
      </w:r>
      <w:r w:rsidR="0081397E">
        <w:t>’</w:t>
      </w:r>
      <w:proofErr w:type="gramStart"/>
      <w:r w:rsidR="00303DFF">
        <w:t>)</w:t>
      </w:r>
      <w:r w:rsidR="00F6199D">
        <w:t xml:space="preserve"> </w:t>
      </w:r>
      <w:r w:rsidR="00303DFF">
        <w:t>.</w:t>
      </w:r>
      <w:proofErr w:type="gramEnd"/>
      <w:r w:rsidR="00303DFF">
        <w:t xml:space="preserve"> </w:t>
      </w:r>
    </w:p>
    <w:p w14:paraId="062B1705" w14:textId="1936796D" w:rsidR="00A777DE" w:rsidRDefault="007153A7" w:rsidP="00A777DE">
      <w:pPr>
        <w:pStyle w:val="ListParagraph"/>
        <w:widowControl w:val="0"/>
        <w:numPr>
          <w:ilvl w:val="0"/>
          <w:numId w:val="27"/>
        </w:numPr>
        <w:spacing w:line="360" w:lineRule="auto"/>
      </w:pPr>
      <w:r>
        <w:t>You are</w:t>
      </w:r>
      <w:r w:rsidR="00303DFF">
        <w:t xml:space="preserve"> then prompted to type a directory name</w:t>
      </w:r>
      <w:r w:rsidR="0015406F">
        <w:t xml:space="preserve"> in which to store the results (e.g., </w:t>
      </w:r>
      <w:r w:rsidR="000B4ADE">
        <w:t>‘</w:t>
      </w:r>
      <w:r w:rsidR="00107FF2" w:rsidRPr="00107FF2">
        <w:t>At_least_1_virus_infection</w:t>
      </w:r>
      <w:r w:rsidR="000B4ADE">
        <w:t>’</w:t>
      </w:r>
      <w:r w:rsidR="0015406F">
        <w:t>)</w:t>
      </w:r>
      <w:r w:rsidR="00303DFF">
        <w:t xml:space="preserve"> and press enter. The rest of this component of the module behaves as in </w:t>
      </w:r>
      <w:r w:rsidR="00A777DE">
        <w:t xml:space="preserve">the </w:t>
      </w:r>
      <w:r w:rsidR="00487950">
        <w:fldChar w:fldCharType="begin"/>
      </w:r>
      <w:r w:rsidR="00487950">
        <w:instrText xml:space="preserve"> REF _Ref221958275 \h </w:instrText>
      </w:r>
      <w:r w:rsidR="00487950">
        <w:fldChar w:fldCharType="separate"/>
      </w:r>
      <w:r w:rsidR="00E5765F">
        <w:t>Full Model Regressions</w:t>
      </w:r>
      <w:r w:rsidR="00487950">
        <w:fldChar w:fldCharType="end"/>
      </w:r>
      <w:r w:rsidR="00487950">
        <w:t xml:space="preserve"> </w:t>
      </w:r>
      <w:r w:rsidR="00A777DE">
        <w:t xml:space="preserve">section. </w:t>
      </w:r>
    </w:p>
    <w:p w14:paraId="6CDE2438" w14:textId="4BE6209C" w:rsidR="00281E8E" w:rsidRDefault="00B8773B" w:rsidP="00C51FD0">
      <w:pPr>
        <w:pStyle w:val="ListParagraph"/>
        <w:widowControl w:val="0"/>
        <w:numPr>
          <w:ilvl w:val="0"/>
          <w:numId w:val="27"/>
        </w:numPr>
        <w:spacing w:line="360" w:lineRule="auto"/>
      </w:pPr>
      <w:r>
        <w:t>Continue looping through this component</w:t>
      </w:r>
      <w:r w:rsidR="00730283">
        <w:t xml:space="preserve">  (following prompts to do so)</w:t>
      </w:r>
      <w:r>
        <w:t xml:space="preserve"> for as many regression models and user-generated data subsets as needed.</w:t>
      </w:r>
    </w:p>
    <w:p w14:paraId="779A9C02" w14:textId="4D974241" w:rsidR="00923849" w:rsidRDefault="00923849" w:rsidP="006C1517">
      <w:pPr>
        <w:pStyle w:val="Heading2"/>
      </w:pPr>
      <w:bookmarkStart w:id="56" w:name="_Toc221963786"/>
      <w:r>
        <w:t xml:space="preserve">Converting </w:t>
      </w:r>
      <w:r w:rsidR="005A793D">
        <w:t>Regression Results into Spreadsheets</w:t>
      </w:r>
      <w:bookmarkEnd w:id="56"/>
    </w:p>
    <w:p w14:paraId="507903E5" w14:textId="4EB6AEB4" w:rsidR="005A793D" w:rsidRDefault="005A793D" w:rsidP="00391C02">
      <w:pPr>
        <w:spacing w:line="360" w:lineRule="auto"/>
      </w:pPr>
      <w:r>
        <w:t xml:space="preserve">The last thing </w:t>
      </w:r>
      <w:r w:rsidR="00015327" w:rsidRPr="00015327">
        <w:rPr>
          <w:i/>
        </w:rPr>
        <w:t>HeFPipe</w:t>
      </w:r>
      <w:r>
        <w:t xml:space="preserve"> does is </w:t>
      </w:r>
      <w:proofErr w:type="gramStart"/>
      <w:r w:rsidR="00440984">
        <w:t>provide</w:t>
      </w:r>
      <w:proofErr w:type="gramEnd"/>
      <w:r w:rsidR="00440984">
        <w:t xml:space="preserve"> the user with the option to convert regression results generated from any permutation of the regression components (</w:t>
      </w:r>
      <w:r w:rsidR="00440984">
        <w:fldChar w:fldCharType="begin"/>
      </w:r>
      <w:r w:rsidR="00440984">
        <w:instrText xml:space="preserve"> REF _Ref221958275 \h </w:instrText>
      </w:r>
      <w:r w:rsidR="00440984">
        <w:fldChar w:fldCharType="separate"/>
      </w:r>
      <w:r w:rsidR="00E5765F">
        <w:t>Full Model Regressions</w:t>
      </w:r>
      <w:r w:rsidR="00440984">
        <w:fldChar w:fldCharType="end"/>
      </w:r>
      <w:r w:rsidR="00440984">
        <w:t xml:space="preserve">, </w:t>
      </w:r>
      <w:r w:rsidR="00440984">
        <w:fldChar w:fldCharType="begin"/>
      </w:r>
      <w:r w:rsidR="00440984">
        <w:instrText xml:space="preserve"> REF _Ref221958237 \h </w:instrText>
      </w:r>
      <w:r w:rsidR="00440984">
        <w:fldChar w:fldCharType="separate"/>
      </w:r>
      <w:r w:rsidR="00E5765F">
        <w:rPr>
          <w:rFonts w:ascii="Cambria" w:hAnsi="Cambria" w:cs="Cambria"/>
        </w:rPr>
        <w:t>Data Subset Regressions</w:t>
      </w:r>
      <w:r w:rsidR="00440984">
        <w:fldChar w:fldCharType="end"/>
      </w:r>
      <w:r w:rsidR="00440984">
        <w:t xml:space="preserve">, or </w:t>
      </w:r>
      <w:r w:rsidR="00440984">
        <w:fldChar w:fldCharType="begin"/>
      </w:r>
      <w:r w:rsidR="00440984">
        <w:instrText xml:space="preserve"> REF _Ref221961999 \h </w:instrText>
      </w:r>
      <w:r w:rsidR="00440984">
        <w:fldChar w:fldCharType="separate"/>
      </w:r>
      <w:r w:rsidR="00E5765F">
        <w:rPr>
          <w:rFonts w:ascii="Cambria" w:hAnsi="Cambria" w:cs="Cambria"/>
        </w:rPr>
        <w:t>User-Generated Data Subset Regressions</w:t>
      </w:r>
      <w:r w:rsidR="00440984">
        <w:fldChar w:fldCharType="end"/>
      </w:r>
      <w:r w:rsidR="00440984">
        <w:t xml:space="preserve">) </w:t>
      </w:r>
      <w:r w:rsidR="004212A9">
        <w:t>into csv files.</w:t>
      </w:r>
    </w:p>
    <w:p w14:paraId="1FA689D8" w14:textId="46CEF965" w:rsidR="004212A9" w:rsidRDefault="004212A9" w:rsidP="00391C02">
      <w:pPr>
        <w:pStyle w:val="ListParagraph"/>
        <w:numPr>
          <w:ilvl w:val="0"/>
          <w:numId w:val="28"/>
        </w:numPr>
        <w:spacing w:line="360" w:lineRule="auto"/>
      </w:pPr>
      <w:r>
        <w:t>In each case, the pipeline generates a new directory called ‘</w:t>
      </w:r>
      <w:r w:rsidRPr="004212A9">
        <w:t>processed_model_output</w:t>
      </w:r>
      <w:r w:rsidR="00467547">
        <w:t>’, which is nested in</w:t>
      </w:r>
      <w:r>
        <w:t xml:space="preserve"> the ‘R</w:t>
      </w:r>
      <w:r w:rsidR="00467547">
        <w:t xml:space="preserve">egressions’ directory created by any of the three components (recall that either subset component will generate a ‘Regressions’ directory </w:t>
      </w:r>
      <w:r w:rsidR="00C91869">
        <w:t>nested within the subset-specific directories</w:t>
      </w:r>
      <w:r w:rsidR="00722800">
        <w:t>).</w:t>
      </w:r>
    </w:p>
    <w:p w14:paraId="4515E3D1" w14:textId="4080D9F5" w:rsidR="00722800" w:rsidRDefault="00722800" w:rsidP="00391C02">
      <w:pPr>
        <w:pStyle w:val="ListParagraph"/>
        <w:numPr>
          <w:ilvl w:val="0"/>
          <w:numId w:val="28"/>
        </w:numPr>
        <w:spacing w:line="360" w:lineRule="auto"/>
      </w:pPr>
      <w:r>
        <w:t>The pipeline will scan the relevant ‘Regressions’ directory for ‘</w:t>
      </w:r>
      <w:proofErr w:type="gramStart"/>
      <w:r>
        <w:t>.txt’</w:t>
      </w:r>
      <w:proofErr w:type="gramEnd"/>
      <w:r>
        <w:t xml:space="preserve"> files and will use regular expressions to extract the trait name, regression coefficient, standard error, score of the statistical test, </w:t>
      </w:r>
      <w:r w:rsidR="00B47211" w:rsidRPr="00015327">
        <w:rPr>
          <w:i/>
        </w:rPr>
        <w:t>P</w:t>
      </w:r>
      <w:r w:rsidR="00B47211">
        <w:t>-</w:t>
      </w:r>
      <w:r>
        <w:t>value of regression test, and type of score (e.g., t- or Z-score)</w:t>
      </w:r>
      <w:r w:rsidR="00852A3A">
        <w:t xml:space="preserve"> from the text file</w:t>
      </w:r>
      <w:r>
        <w:t>, and</w:t>
      </w:r>
      <w:r w:rsidR="004856E4">
        <w:t xml:space="preserve"> will</w:t>
      </w:r>
      <w:r>
        <w:t xml:space="preserve"> list these in a csv-formatted file called, ‘[error_distribution_designation here][response_variable_here]</w:t>
      </w:r>
      <w:r w:rsidRPr="00722800">
        <w:t>on</w:t>
      </w:r>
      <w:r>
        <w:t>[predictor_variable(s)_here]</w:t>
      </w:r>
      <w:r w:rsidRPr="00722800">
        <w:t xml:space="preserve"> _fullModel_processed</w:t>
      </w:r>
      <w:r>
        <w:t>.csv’</w:t>
      </w:r>
      <w:r w:rsidR="00E64C73">
        <w:t xml:space="preserve"> (e.g., ‘</w:t>
      </w:r>
      <w:r w:rsidR="00E64C73" w:rsidRPr="00E64C73">
        <w:t>gaussianQnWeight_initialonMLH_fullModel_processed</w:t>
      </w:r>
      <w:r w:rsidR="00E64C73">
        <w:t>’)</w:t>
      </w:r>
    </w:p>
    <w:p w14:paraId="27967788" w14:textId="6C13DA1A" w:rsidR="00DF37AD" w:rsidRDefault="00DF37AD" w:rsidP="00391C02">
      <w:pPr>
        <w:pStyle w:val="ListParagraph"/>
        <w:numPr>
          <w:ilvl w:val="0"/>
          <w:numId w:val="28"/>
        </w:numPr>
        <w:spacing w:line="360" w:lineRule="auto"/>
      </w:pPr>
      <w:bookmarkStart w:id="57" w:name="_Ref221962965"/>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the pipeline will ask you to specify the path of the ‘Regressions’ directory</w:t>
      </w:r>
      <w:r w:rsidR="00D51F48">
        <w:t xml:space="preserve"> to use. For instance, in the example data provided,</w:t>
      </w:r>
      <w:r w:rsidR="00195BAC">
        <w:t xml:space="preserve"> we would</w:t>
      </w:r>
      <w:r w:rsidR="00D51F48">
        <w:t xml:space="preserve"> type</w:t>
      </w:r>
      <w:r w:rsidR="00195BAC">
        <w:t xml:space="preserve"> (or drag the directory into terminal)</w:t>
      </w:r>
      <w:r w:rsidR="00D51F48">
        <w:t xml:space="preserve"> “</w:t>
      </w:r>
      <w:r w:rsidR="00D51F48" w:rsidRPr="00D51F48">
        <w:t>/Users/mf/</w:t>
      </w:r>
      <w:r w:rsidR="00015327" w:rsidRPr="00015327">
        <w:rPr>
          <w:i/>
        </w:rPr>
        <w:t>HeFPipe</w:t>
      </w:r>
      <w:r w:rsidR="00D51F48" w:rsidRPr="00D51F48">
        <w:t>_repos/Example_data/2_After_the_pipeline_is_run/pipeline/Data_subsets/V1_0_V2_0_removed_subset/Regressions</w:t>
      </w:r>
      <w:r w:rsidR="00195BAC">
        <w:t>/</w:t>
      </w:r>
      <w:r w:rsidR="00D51F48" w:rsidRPr="00D51F48">
        <w:t xml:space="preserve"> </w:t>
      </w:r>
      <w:r w:rsidR="00D51F48">
        <w:t>“ or “</w:t>
      </w:r>
      <w:r w:rsidR="00D51F48" w:rsidRPr="00D51F48">
        <w:t>/Users/mf/</w:t>
      </w:r>
      <w:r w:rsidR="00015327" w:rsidRPr="00015327">
        <w:rPr>
          <w:i/>
        </w:rPr>
        <w:t>HeFPipe</w:t>
      </w:r>
      <w:r w:rsidR="00D51F48" w:rsidRPr="00D51F48">
        <w:t>_repos/Example_data/2_After_the_pipeline_is_run/pipeline/At_least_1_virus_infection/Regressions</w:t>
      </w:r>
      <w:r w:rsidR="00195BAC">
        <w:t>/</w:t>
      </w:r>
      <w:r w:rsidR="00D51F48">
        <w:t>”</w:t>
      </w:r>
      <w:r w:rsidR="00FA1093">
        <w:t xml:space="preserve"> for</w:t>
      </w:r>
      <w:r w:rsidR="00722EAC">
        <w:t xml:space="preserve"> the</w:t>
      </w:r>
      <w:r w:rsidR="00D51F48">
        <w:t xml:space="preserve"> </w:t>
      </w:r>
      <w:r w:rsidR="00D51F48">
        <w:fldChar w:fldCharType="begin"/>
      </w:r>
      <w:r w:rsidR="00D51F48">
        <w:instrText xml:space="preserve"> REF _Ref221958237 \h </w:instrText>
      </w:r>
      <w:r w:rsidR="00D51F48">
        <w:fldChar w:fldCharType="separate"/>
      </w:r>
      <w:r w:rsidR="00E5765F">
        <w:rPr>
          <w:rFonts w:ascii="Cambria" w:hAnsi="Cambria" w:cs="Cambria"/>
        </w:rPr>
        <w:t>Data Subset Regressions</w:t>
      </w:r>
      <w:r w:rsidR="00D51F48">
        <w:fldChar w:fldCharType="end"/>
      </w:r>
      <w:r w:rsidR="00D51F48">
        <w:t xml:space="preserve"> or </w:t>
      </w:r>
      <w:r w:rsidR="00D51F48">
        <w:fldChar w:fldCharType="begin"/>
      </w:r>
      <w:r w:rsidR="00D51F48">
        <w:instrText xml:space="preserve"> REF _Ref221962774 \h </w:instrText>
      </w:r>
      <w:r w:rsidR="00D51F48">
        <w:fldChar w:fldCharType="separate"/>
      </w:r>
      <w:r w:rsidR="00E5765F">
        <w:rPr>
          <w:rFonts w:ascii="Cambria" w:hAnsi="Cambria" w:cs="Cambria"/>
        </w:rPr>
        <w:t>User-Generated Data Subset Regressions</w:t>
      </w:r>
      <w:r w:rsidR="00D51F48">
        <w:fldChar w:fldCharType="end"/>
      </w:r>
      <w:r w:rsidR="00722EAC">
        <w:t xml:space="preserve"> examples</w:t>
      </w:r>
      <w:r w:rsidR="00D51F48">
        <w:t>, respectively.</w:t>
      </w:r>
      <w:bookmarkEnd w:id="57"/>
    </w:p>
    <w:p w14:paraId="3513EA86" w14:textId="73D178E4" w:rsidR="0031211B" w:rsidRPr="005A793D" w:rsidRDefault="0031211B" w:rsidP="00391C02">
      <w:pPr>
        <w:pStyle w:val="ListParagraph"/>
        <w:numPr>
          <w:ilvl w:val="0"/>
          <w:numId w:val="28"/>
        </w:numPr>
        <w:spacing w:line="360" w:lineRule="auto"/>
      </w:pPr>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xml:space="preserve">, repeat Step </w:t>
      </w:r>
      <w:r>
        <w:fldChar w:fldCharType="begin"/>
      </w:r>
      <w:r>
        <w:instrText xml:space="preserve"> REF _Ref221962965 \r \h </w:instrText>
      </w:r>
      <w:r>
        <w:fldChar w:fldCharType="separate"/>
      </w:r>
      <w:r w:rsidR="00E5765F">
        <w:t>3</w:t>
      </w:r>
      <w:r>
        <w:fldChar w:fldCharType="end"/>
      </w:r>
      <w:r>
        <w:t xml:space="preserve"> </w:t>
      </w:r>
      <w:r w:rsidR="005A3978">
        <w:t>for as many data subsets as d</w:t>
      </w:r>
      <w:r w:rsidR="000F1ABD">
        <w:t xml:space="preserve">esired and/or </w:t>
      </w:r>
      <w:r w:rsidR="005A3978">
        <w:t>generated.</w:t>
      </w:r>
    </w:p>
    <w:p w14:paraId="191716C5" w14:textId="57AB1903" w:rsidR="00306945" w:rsidRDefault="00306945" w:rsidP="00C51FD0">
      <w:pPr>
        <w:pStyle w:val="Heading1"/>
        <w:keepNext w:val="0"/>
        <w:keepLines w:val="0"/>
        <w:widowControl w:val="0"/>
        <w:divId w:val="1159493949"/>
      </w:pPr>
      <w:bookmarkStart w:id="58" w:name="_Toc221963787"/>
      <w:r>
        <w:t>References</w:t>
      </w:r>
      <w:bookmarkEnd w:id="58"/>
    </w:p>
    <w:p w14:paraId="5B32FF80" w14:textId="70F51DA9" w:rsidR="009600E5" w:rsidRPr="009600E5" w:rsidRDefault="00207D44">
      <w:pPr>
        <w:divId w:val="1276330895"/>
        <w:rPr>
          <w:rFonts w:ascii="Cambria" w:eastAsia="Times New Roman" w:hAnsi="Cambria" w:cs="Times New Roman"/>
        </w:rPr>
      </w:pPr>
      <w:r>
        <w:fldChar w:fldCharType="begin"/>
      </w:r>
      <w:r>
        <w:instrText>ADDIN Mendeley Bibliography CSL_BIBLIOGRAPHY</w:instrText>
      </w:r>
      <w:r>
        <w:fldChar w:fldCharType="separate"/>
      </w:r>
    </w:p>
    <w:p w14:paraId="4E80C7A9" w14:textId="74352566"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lho, J. S., Välimäki, K., Merilä, J., Valimaki, K., &amp; Merila, J. (2010). </w:t>
      </w:r>
      <w:r w:rsidR="00015327" w:rsidRPr="00015327">
        <w:rPr>
          <w:rFonts w:ascii="Cambria" w:hAnsi="Cambria"/>
          <w:i/>
          <w:sz w:val="24"/>
        </w:rPr>
        <w:t>Rhh</w:t>
      </w:r>
      <w:r w:rsidRPr="009600E5">
        <w:rPr>
          <w:rFonts w:ascii="Cambria" w:hAnsi="Cambria"/>
          <w:sz w:val="24"/>
        </w:rPr>
        <w:t xml:space="preserve">: an R extension for estimating multilocus heterozygosity and heterozygosity-heterozygosity correlation.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10</w:t>
      </w:r>
      <w:r w:rsidRPr="009600E5">
        <w:rPr>
          <w:rFonts w:ascii="Cambria" w:hAnsi="Cambria"/>
          <w:sz w:val="24"/>
        </w:rPr>
        <w:t>(4), 720–2. doi:10.1111/j.1755-0998.2010.02830.x</w:t>
      </w:r>
    </w:p>
    <w:p w14:paraId="3D788965"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mos, W., &amp; Acevedo-Whitehouse, K. (2009). A new test for genotype-fitness associations reveals a single microsatellite allele that strongly predicts the nature of tuberculosis infections in wild boar.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9</w:t>
      </w:r>
      <w:r w:rsidRPr="009600E5">
        <w:rPr>
          <w:rFonts w:ascii="Cambria" w:hAnsi="Cambria"/>
          <w:sz w:val="24"/>
        </w:rPr>
        <w:t>(4), 1102–1111. doi:10.1111/j.1755-0998.2009.02560.x</w:t>
      </w:r>
    </w:p>
    <w:p w14:paraId="543BA9DA"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Balloux, F., Amos, W., &amp; Coulson, T. (2004). Does heterozygosity estimate inbreeding in real populations?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3</w:t>
      </w:r>
      <w:r w:rsidRPr="009600E5">
        <w:rPr>
          <w:rFonts w:ascii="Cambria" w:hAnsi="Cambria"/>
          <w:sz w:val="24"/>
        </w:rPr>
        <w:t>(10), 3021–31. doi:10.1111/j.1365-294X.2004.02318.x</w:t>
      </w:r>
    </w:p>
    <w:p w14:paraId="0FEFF8F3"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David, P., Pujol, B., Viard, F., Castella, V., &amp; Goudet, J. (2007). Reliable selfing rate estimates from imperfect population genetic data.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2), 2474–87. doi:10.1111/j.1365-294X.2007.03330.x</w:t>
      </w:r>
    </w:p>
    <w:p w14:paraId="042E3336"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Frankham, R., Ballou, J. D., &amp; Briscoe, D. A. (2010). </w:t>
      </w:r>
      <w:r w:rsidRPr="009600E5">
        <w:rPr>
          <w:rFonts w:ascii="Cambria" w:hAnsi="Cambria"/>
          <w:i/>
          <w:iCs/>
          <w:sz w:val="24"/>
        </w:rPr>
        <w:t>Introduction to conservation genetics</w:t>
      </w:r>
      <w:r w:rsidRPr="009600E5">
        <w:rPr>
          <w:rFonts w:ascii="Cambria" w:hAnsi="Cambria"/>
          <w:sz w:val="24"/>
        </w:rPr>
        <w:t xml:space="preserve"> (2nd ed.). New York: Cambridge University Press.</w:t>
      </w:r>
    </w:p>
    <w:p w14:paraId="7B6F432E" w14:textId="624B9A02"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Raymond, M., &amp; Rousset, F. (1995). </w:t>
      </w:r>
      <w:r w:rsidR="00015327" w:rsidRPr="00015327">
        <w:rPr>
          <w:rFonts w:ascii="Cambria" w:hAnsi="Cambria"/>
          <w:i/>
          <w:sz w:val="24"/>
        </w:rPr>
        <w:t>GENEPOP</w:t>
      </w:r>
      <w:r w:rsidRPr="009600E5">
        <w:rPr>
          <w:rFonts w:ascii="Cambria" w:hAnsi="Cambria"/>
          <w:sz w:val="24"/>
        </w:rPr>
        <w:t xml:space="preserve"> (Version 1.2): Population Genetics Sofware for Exact Tests and Ecumenicism. </w:t>
      </w:r>
      <w:r w:rsidRPr="009600E5">
        <w:rPr>
          <w:rFonts w:ascii="Cambria" w:hAnsi="Cambria"/>
          <w:i/>
          <w:iCs/>
          <w:sz w:val="24"/>
        </w:rPr>
        <w:t>Heredity</w:t>
      </w:r>
      <w:r w:rsidRPr="009600E5">
        <w:rPr>
          <w:rFonts w:ascii="Cambria" w:hAnsi="Cambria"/>
          <w:sz w:val="24"/>
        </w:rPr>
        <w:t xml:space="preserve">, </w:t>
      </w:r>
      <w:r w:rsidRPr="009600E5">
        <w:rPr>
          <w:rFonts w:ascii="Cambria" w:hAnsi="Cambria"/>
          <w:i/>
          <w:iCs/>
          <w:sz w:val="24"/>
        </w:rPr>
        <w:t>86</w:t>
      </w:r>
      <w:r w:rsidRPr="009600E5">
        <w:rPr>
          <w:rFonts w:ascii="Cambria" w:hAnsi="Cambria"/>
          <w:sz w:val="24"/>
        </w:rPr>
        <w:t>, 248–249.</w:t>
      </w:r>
    </w:p>
    <w:p w14:paraId="76712E20"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late, J., &amp; Pemberton, J. (2006). Does reduced heterozygosity depress sperm quality in wild rabbits (Oryctolagus cuniculus)? </w:t>
      </w:r>
      <w:r w:rsidRPr="009600E5">
        <w:rPr>
          <w:rFonts w:ascii="Cambria" w:hAnsi="Cambria"/>
          <w:i/>
          <w:iCs/>
          <w:sz w:val="24"/>
        </w:rPr>
        <w:t>Current Bi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8), 790–791. Retrieved from citeulike-article-id:7912871</w:t>
      </w:r>
    </w:p>
    <w:p w14:paraId="6F03698C"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zulkin, M., Bierne, N., &amp; David, P. (2010). Heterozygosity-fitness correlations: a time for reappraisal. </w:t>
      </w:r>
      <w:r w:rsidRPr="009600E5">
        <w:rPr>
          <w:rFonts w:ascii="Cambria" w:hAnsi="Cambria"/>
          <w:i/>
          <w:iCs/>
          <w:sz w:val="24"/>
        </w:rPr>
        <w:t>Evolution</w:t>
      </w:r>
      <w:r w:rsidRPr="009600E5">
        <w:rPr>
          <w:rFonts w:ascii="Cambria" w:hAnsi="Cambria"/>
          <w:sz w:val="24"/>
        </w:rPr>
        <w:t xml:space="preserve">, </w:t>
      </w:r>
      <w:r w:rsidRPr="009600E5">
        <w:rPr>
          <w:rFonts w:ascii="Cambria" w:hAnsi="Cambria"/>
          <w:i/>
          <w:iCs/>
          <w:sz w:val="24"/>
        </w:rPr>
        <w:t>64</w:t>
      </w:r>
      <w:r w:rsidRPr="009600E5">
        <w:rPr>
          <w:rFonts w:ascii="Cambria" w:hAnsi="Cambria"/>
          <w:sz w:val="24"/>
        </w:rPr>
        <w:t>(5), 1–16. doi:10.1111/j.1558-5646.2010.00966.x</w:t>
      </w:r>
    </w:p>
    <w:p w14:paraId="52DB6C27" w14:textId="1A445F9A" w:rsidR="00207D44" w:rsidRPr="00207D44" w:rsidRDefault="00207D44" w:rsidP="00C51FD0">
      <w:pPr>
        <w:widowControl w:val="0"/>
      </w:pPr>
      <w:r>
        <w:fldChar w:fldCharType="end"/>
      </w:r>
    </w:p>
    <w:sectPr w:rsidR="00207D44" w:rsidRPr="00207D44" w:rsidSect="00A97F01">
      <w:footerReference w:type="even" r:id="rId21"/>
      <w:footerReference w:type="default" r:id="rId22"/>
      <w:pgSz w:w="12240" w:h="15840"/>
      <w:pgMar w:top="1440" w:right="1800" w:bottom="1440" w:left="1800" w:header="720" w:footer="720" w:gutter="0"/>
      <w:pgNumType w:start="0" w:chapStyle="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ark Fisher" w:date="2013-02-05T16:29:00Z" w:initials="MF">
    <w:p w14:paraId="36DED188" w14:textId="40C175AF" w:rsidR="00DF37AD" w:rsidRDefault="00DF37AD">
      <w:pPr>
        <w:pStyle w:val="CommentText"/>
      </w:pPr>
      <w:r>
        <w:rPr>
          <w:rStyle w:val="CommentReference"/>
        </w:rPr>
        <w:annotationRef/>
      </w:r>
      <w:r>
        <w:t>Subject to change</w:t>
      </w:r>
    </w:p>
  </w:comment>
  <w:comment w:id="3" w:author="Mark Fisher" w:date="2013-02-05T16:29:00Z" w:initials="MF">
    <w:p w14:paraId="5CE022AD" w14:textId="371084C5" w:rsidR="00DF37AD" w:rsidRPr="004F0EC2" w:rsidRDefault="00DF37AD" w:rsidP="004F0EC2">
      <w:pPr>
        <w:widowControl w:val="0"/>
        <w:autoSpaceDE w:val="0"/>
        <w:autoSpaceDN w:val="0"/>
        <w:adjustRightInd w:val="0"/>
        <w:spacing w:after="240"/>
        <w:rPr>
          <w:rFonts w:ascii="Cambria" w:hAnsi="Cambria" w:cs="Times"/>
        </w:rPr>
      </w:pPr>
      <w:r>
        <w:rPr>
          <w:rStyle w:val="CommentReference"/>
        </w:rPr>
        <w:annotationRef/>
      </w:r>
      <w:r>
        <w:rPr>
          <w:rFonts w:ascii="Cambria" w:hAnsi="Cambria" w:cs="Times"/>
        </w:rPr>
        <w:t>Citation here</w:t>
      </w:r>
    </w:p>
  </w:comment>
  <w:comment w:id="31" w:author="Mark Fisher" w:date="2013-02-07T23:29:00Z" w:initials="MF">
    <w:p w14:paraId="11B312BA" w14:textId="52B7C49B" w:rsidR="00DF37AD" w:rsidRDefault="00DF37AD">
      <w:pPr>
        <w:pStyle w:val="CommentText"/>
      </w:pPr>
      <w:r>
        <w:rPr>
          <w:rStyle w:val="CommentReference"/>
        </w:rPr>
        <w:annotationRef/>
      </w:r>
      <w:r>
        <w:t>Omit the following</w:t>
      </w:r>
      <w:proofErr w:type="gramStart"/>
      <w:r>
        <w:t>?:</w:t>
      </w:r>
      <w:proofErr w:type="gramEnd"/>
      <w:r>
        <w:t xml:space="preserve"> (Note: the excel file containing the macro must be open to enable its use in other excel fil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AA0EF" w14:textId="77777777" w:rsidR="00DF37AD" w:rsidRDefault="00DF37AD" w:rsidP="007E5850">
      <w:r>
        <w:separator/>
      </w:r>
    </w:p>
  </w:endnote>
  <w:endnote w:type="continuationSeparator" w:id="0">
    <w:p w14:paraId="05B512CE" w14:textId="77777777" w:rsidR="00DF37AD" w:rsidRDefault="00DF37AD" w:rsidP="007E5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F203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1205A2" w14:textId="77777777" w:rsidR="00DF37AD" w:rsidRDefault="00DF37AD" w:rsidP="00A97F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BC9F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1909">
      <w:rPr>
        <w:rStyle w:val="PageNumber"/>
        <w:noProof/>
      </w:rPr>
      <w:t>15</w:t>
    </w:r>
    <w:r>
      <w:rPr>
        <w:rStyle w:val="PageNumber"/>
      </w:rPr>
      <w:fldChar w:fldCharType="end"/>
    </w:r>
  </w:p>
  <w:p w14:paraId="793DDBF2" w14:textId="77777777" w:rsidR="00DF37AD" w:rsidRDefault="00DF37AD" w:rsidP="00A97F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FBB82" w14:textId="77777777" w:rsidR="00DF37AD" w:rsidRDefault="00DF37AD" w:rsidP="007E5850">
      <w:r>
        <w:separator/>
      </w:r>
    </w:p>
  </w:footnote>
  <w:footnote w:type="continuationSeparator" w:id="0">
    <w:p w14:paraId="4EB90454" w14:textId="77777777" w:rsidR="00DF37AD" w:rsidRDefault="00DF37AD" w:rsidP="007E58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B7F"/>
    <w:multiLevelType w:val="hybridMultilevel"/>
    <w:tmpl w:val="D026F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E76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A36F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D66351"/>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786068"/>
    <w:multiLevelType w:val="hybridMultilevel"/>
    <w:tmpl w:val="6F72ED2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025D78"/>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E2461CE"/>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D4C4475"/>
    <w:multiLevelType w:val="hybridMultilevel"/>
    <w:tmpl w:val="18909B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4E25A7"/>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F613135"/>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F957A10"/>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1">
    <w:nsid w:val="41B3306A"/>
    <w:multiLevelType w:val="hybridMultilevel"/>
    <w:tmpl w:val="176CE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8401CF"/>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9763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E4A2BD9"/>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3814CC4"/>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39713AB"/>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CA5326"/>
    <w:multiLevelType w:val="hybridMultilevel"/>
    <w:tmpl w:val="4DDC745C"/>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8A7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AF816D1"/>
    <w:multiLevelType w:val="hybridMultilevel"/>
    <w:tmpl w:val="11485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E62580"/>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F67BCA"/>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2">
    <w:nsid w:val="5FF452AE"/>
    <w:multiLevelType w:val="hybridMultilevel"/>
    <w:tmpl w:val="2A625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5B0462"/>
    <w:multiLevelType w:val="hybridMultilevel"/>
    <w:tmpl w:val="EA7C3C84"/>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6F62AB"/>
    <w:multiLevelType w:val="hybridMultilevel"/>
    <w:tmpl w:val="DFDA29AE"/>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5C4E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9C00349"/>
    <w:multiLevelType w:val="hybridMultilevel"/>
    <w:tmpl w:val="87460C10"/>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6E43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20"/>
  </w:num>
  <w:num w:numId="3">
    <w:abstractNumId w:val="23"/>
  </w:num>
  <w:num w:numId="4">
    <w:abstractNumId w:val="14"/>
  </w:num>
  <w:num w:numId="5">
    <w:abstractNumId w:val="10"/>
  </w:num>
  <w:num w:numId="6">
    <w:abstractNumId w:val="24"/>
  </w:num>
  <w:num w:numId="7">
    <w:abstractNumId w:val="17"/>
  </w:num>
  <w:num w:numId="8">
    <w:abstractNumId w:val="4"/>
  </w:num>
  <w:num w:numId="9">
    <w:abstractNumId w:val="2"/>
  </w:num>
  <w:num w:numId="10">
    <w:abstractNumId w:val="25"/>
  </w:num>
  <w:num w:numId="11">
    <w:abstractNumId w:val="18"/>
  </w:num>
  <w:num w:numId="12">
    <w:abstractNumId w:val="13"/>
  </w:num>
  <w:num w:numId="13">
    <w:abstractNumId w:val="27"/>
  </w:num>
  <w:num w:numId="14">
    <w:abstractNumId w:val="5"/>
  </w:num>
  <w:num w:numId="15">
    <w:abstractNumId w:val="1"/>
  </w:num>
  <w:num w:numId="16">
    <w:abstractNumId w:val="21"/>
  </w:num>
  <w:num w:numId="17">
    <w:abstractNumId w:val="26"/>
  </w:num>
  <w:num w:numId="18">
    <w:abstractNumId w:val="15"/>
  </w:num>
  <w:num w:numId="19">
    <w:abstractNumId w:val="8"/>
  </w:num>
  <w:num w:numId="20">
    <w:abstractNumId w:val="12"/>
  </w:num>
  <w:num w:numId="21">
    <w:abstractNumId w:val="9"/>
  </w:num>
  <w:num w:numId="22">
    <w:abstractNumId w:val="16"/>
  </w:num>
  <w:num w:numId="23">
    <w:abstractNumId w:val="6"/>
  </w:num>
  <w:num w:numId="24">
    <w:abstractNumId w:val="3"/>
  </w:num>
  <w:num w:numId="25">
    <w:abstractNumId w:val="0"/>
  </w:num>
  <w:num w:numId="26">
    <w:abstractNumId w:val="11"/>
  </w:num>
  <w:num w:numId="27">
    <w:abstractNumId w:val="19"/>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1E8E"/>
    <w:rsid w:val="0000160C"/>
    <w:rsid w:val="00001938"/>
    <w:rsid w:val="00001D5F"/>
    <w:rsid w:val="00003762"/>
    <w:rsid w:val="00003CC0"/>
    <w:rsid w:val="000040D0"/>
    <w:rsid w:val="000078A5"/>
    <w:rsid w:val="00015327"/>
    <w:rsid w:val="00020841"/>
    <w:rsid w:val="00022784"/>
    <w:rsid w:val="000258E1"/>
    <w:rsid w:val="00025BA6"/>
    <w:rsid w:val="00025C79"/>
    <w:rsid w:val="00026FA3"/>
    <w:rsid w:val="00027215"/>
    <w:rsid w:val="00030D95"/>
    <w:rsid w:val="00032A05"/>
    <w:rsid w:val="000341A3"/>
    <w:rsid w:val="00037D73"/>
    <w:rsid w:val="00040328"/>
    <w:rsid w:val="000404A6"/>
    <w:rsid w:val="000405E3"/>
    <w:rsid w:val="0004071A"/>
    <w:rsid w:val="00041E95"/>
    <w:rsid w:val="00042C65"/>
    <w:rsid w:val="0004399D"/>
    <w:rsid w:val="0005069B"/>
    <w:rsid w:val="000518F2"/>
    <w:rsid w:val="00051BB4"/>
    <w:rsid w:val="000523F0"/>
    <w:rsid w:val="00053976"/>
    <w:rsid w:val="000568B4"/>
    <w:rsid w:val="00056E22"/>
    <w:rsid w:val="0005718D"/>
    <w:rsid w:val="00057605"/>
    <w:rsid w:val="00070D77"/>
    <w:rsid w:val="000715CF"/>
    <w:rsid w:val="000737A1"/>
    <w:rsid w:val="00073D7D"/>
    <w:rsid w:val="00074F49"/>
    <w:rsid w:val="00077635"/>
    <w:rsid w:val="00081474"/>
    <w:rsid w:val="00082DB7"/>
    <w:rsid w:val="00084377"/>
    <w:rsid w:val="00084F91"/>
    <w:rsid w:val="000867CB"/>
    <w:rsid w:val="000870EC"/>
    <w:rsid w:val="00087F36"/>
    <w:rsid w:val="0009023B"/>
    <w:rsid w:val="00091543"/>
    <w:rsid w:val="000916DF"/>
    <w:rsid w:val="000932C7"/>
    <w:rsid w:val="00093D9D"/>
    <w:rsid w:val="00096B6D"/>
    <w:rsid w:val="000973B5"/>
    <w:rsid w:val="00097538"/>
    <w:rsid w:val="000A4959"/>
    <w:rsid w:val="000B25FD"/>
    <w:rsid w:val="000B4ADE"/>
    <w:rsid w:val="000C0B07"/>
    <w:rsid w:val="000C23CD"/>
    <w:rsid w:val="000C4351"/>
    <w:rsid w:val="000C7812"/>
    <w:rsid w:val="000D38A5"/>
    <w:rsid w:val="000D6288"/>
    <w:rsid w:val="000D6B4D"/>
    <w:rsid w:val="000D7E74"/>
    <w:rsid w:val="000E2EAB"/>
    <w:rsid w:val="000E3936"/>
    <w:rsid w:val="000E44D1"/>
    <w:rsid w:val="000E5AF0"/>
    <w:rsid w:val="000E6F82"/>
    <w:rsid w:val="000E7128"/>
    <w:rsid w:val="000F0355"/>
    <w:rsid w:val="000F03EF"/>
    <w:rsid w:val="000F07FD"/>
    <w:rsid w:val="000F1327"/>
    <w:rsid w:val="000F1ABD"/>
    <w:rsid w:val="00101127"/>
    <w:rsid w:val="00104F47"/>
    <w:rsid w:val="00107BD7"/>
    <w:rsid w:val="00107FF2"/>
    <w:rsid w:val="0011490E"/>
    <w:rsid w:val="00115541"/>
    <w:rsid w:val="00115A40"/>
    <w:rsid w:val="00121C7C"/>
    <w:rsid w:val="001234DD"/>
    <w:rsid w:val="001264FF"/>
    <w:rsid w:val="00130D7F"/>
    <w:rsid w:val="00131919"/>
    <w:rsid w:val="00133CBB"/>
    <w:rsid w:val="0013407C"/>
    <w:rsid w:val="001353FB"/>
    <w:rsid w:val="0013797B"/>
    <w:rsid w:val="00137A7F"/>
    <w:rsid w:val="001402E3"/>
    <w:rsid w:val="00147591"/>
    <w:rsid w:val="00150166"/>
    <w:rsid w:val="00150A8E"/>
    <w:rsid w:val="0015355F"/>
    <w:rsid w:val="0015390B"/>
    <w:rsid w:val="0015406F"/>
    <w:rsid w:val="00162A12"/>
    <w:rsid w:val="001632E2"/>
    <w:rsid w:val="001746DD"/>
    <w:rsid w:val="001750A4"/>
    <w:rsid w:val="00176675"/>
    <w:rsid w:val="0018442D"/>
    <w:rsid w:val="00191D44"/>
    <w:rsid w:val="00194A45"/>
    <w:rsid w:val="001956F4"/>
    <w:rsid w:val="00195BAC"/>
    <w:rsid w:val="00196608"/>
    <w:rsid w:val="001A31A6"/>
    <w:rsid w:val="001A397F"/>
    <w:rsid w:val="001A42F7"/>
    <w:rsid w:val="001B22F0"/>
    <w:rsid w:val="001B4CF0"/>
    <w:rsid w:val="001B7E83"/>
    <w:rsid w:val="001C0E9C"/>
    <w:rsid w:val="001C20B6"/>
    <w:rsid w:val="001C38C1"/>
    <w:rsid w:val="001C3C5D"/>
    <w:rsid w:val="001D17D7"/>
    <w:rsid w:val="001D2079"/>
    <w:rsid w:val="001D2B6E"/>
    <w:rsid w:val="001D73F9"/>
    <w:rsid w:val="001D7FDB"/>
    <w:rsid w:val="001E0463"/>
    <w:rsid w:val="001E2C7A"/>
    <w:rsid w:val="001E2F39"/>
    <w:rsid w:val="001E3AA4"/>
    <w:rsid w:val="001E7A54"/>
    <w:rsid w:val="001F09C6"/>
    <w:rsid w:val="001F0EA7"/>
    <w:rsid w:val="001F281E"/>
    <w:rsid w:val="001F2F62"/>
    <w:rsid w:val="001F3D3C"/>
    <w:rsid w:val="001F6E76"/>
    <w:rsid w:val="0020171F"/>
    <w:rsid w:val="00201946"/>
    <w:rsid w:val="00204E1D"/>
    <w:rsid w:val="0020519E"/>
    <w:rsid w:val="0020533D"/>
    <w:rsid w:val="002053AB"/>
    <w:rsid w:val="00206B49"/>
    <w:rsid w:val="00207D44"/>
    <w:rsid w:val="00210DDE"/>
    <w:rsid w:val="00214E60"/>
    <w:rsid w:val="00215521"/>
    <w:rsid w:val="00226320"/>
    <w:rsid w:val="00232C27"/>
    <w:rsid w:val="00236E65"/>
    <w:rsid w:val="00237E96"/>
    <w:rsid w:val="002511B5"/>
    <w:rsid w:val="00255668"/>
    <w:rsid w:val="00256428"/>
    <w:rsid w:val="00257317"/>
    <w:rsid w:val="002605E6"/>
    <w:rsid w:val="0026569B"/>
    <w:rsid w:val="00266E27"/>
    <w:rsid w:val="00267031"/>
    <w:rsid w:val="00267528"/>
    <w:rsid w:val="00267714"/>
    <w:rsid w:val="00267B0E"/>
    <w:rsid w:val="00272851"/>
    <w:rsid w:val="002729E3"/>
    <w:rsid w:val="00272EC5"/>
    <w:rsid w:val="00274B70"/>
    <w:rsid w:val="00275CC2"/>
    <w:rsid w:val="00277A00"/>
    <w:rsid w:val="00280B29"/>
    <w:rsid w:val="002811EA"/>
    <w:rsid w:val="002815C7"/>
    <w:rsid w:val="00281E8E"/>
    <w:rsid w:val="0028287C"/>
    <w:rsid w:val="00284EE0"/>
    <w:rsid w:val="00285BB8"/>
    <w:rsid w:val="002876C5"/>
    <w:rsid w:val="002A0022"/>
    <w:rsid w:val="002A080D"/>
    <w:rsid w:val="002A2F8A"/>
    <w:rsid w:val="002A60A5"/>
    <w:rsid w:val="002A6F0F"/>
    <w:rsid w:val="002B0644"/>
    <w:rsid w:val="002B4464"/>
    <w:rsid w:val="002B59CB"/>
    <w:rsid w:val="002B5E0F"/>
    <w:rsid w:val="002B7CAE"/>
    <w:rsid w:val="002C19EB"/>
    <w:rsid w:val="002C5196"/>
    <w:rsid w:val="002C5E1D"/>
    <w:rsid w:val="002D7175"/>
    <w:rsid w:val="002E3980"/>
    <w:rsid w:val="002E4364"/>
    <w:rsid w:val="002E6EB7"/>
    <w:rsid w:val="002F0F87"/>
    <w:rsid w:val="002F2DA8"/>
    <w:rsid w:val="002F5C7D"/>
    <w:rsid w:val="00300D50"/>
    <w:rsid w:val="0030221C"/>
    <w:rsid w:val="003036CE"/>
    <w:rsid w:val="00303DFF"/>
    <w:rsid w:val="00306945"/>
    <w:rsid w:val="00307CC7"/>
    <w:rsid w:val="00310221"/>
    <w:rsid w:val="0031211B"/>
    <w:rsid w:val="00324E9E"/>
    <w:rsid w:val="00331534"/>
    <w:rsid w:val="00331776"/>
    <w:rsid w:val="003324A3"/>
    <w:rsid w:val="0033266E"/>
    <w:rsid w:val="00336F6E"/>
    <w:rsid w:val="0033717B"/>
    <w:rsid w:val="0034177B"/>
    <w:rsid w:val="00343AF1"/>
    <w:rsid w:val="003462CA"/>
    <w:rsid w:val="00346764"/>
    <w:rsid w:val="00350553"/>
    <w:rsid w:val="003517F6"/>
    <w:rsid w:val="00352AB4"/>
    <w:rsid w:val="0035782B"/>
    <w:rsid w:val="00357F76"/>
    <w:rsid w:val="0036212B"/>
    <w:rsid w:val="00372947"/>
    <w:rsid w:val="0037308E"/>
    <w:rsid w:val="003762A6"/>
    <w:rsid w:val="003824E5"/>
    <w:rsid w:val="00385DB6"/>
    <w:rsid w:val="00390861"/>
    <w:rsid w:val="0039092C"/>
    <w:rsid w:val="00391C02"/>
    <w:rsid w:val="00392CEE"/>
    <w:rsid w:val="00392F6E"/>
    <w:rsid w:val="0039393C"/>
    <w:rsid w:val="00394190"/>
    <w:rsid w:val="0039436F"/>
    <w:rsid w:val="00395923"/>
    <w:rsid w:val="00395B80"/>
    <w:rsid w:val="0039713C"/>
    <w:rsid w:val="00397739"/>
    <w:rsid w:val="003A004E"/>
    <w:rsid w:val="003A1618"/>
    <w:rsid w:val="003A1C2D"/>
    <w:rsid w:val="003A3302"/>
    <w:rsid w:val="003A41AE"/>
    <w:rsid w:val="003A5197"/>
    <w:rsid w:val="003A554E"/>
    <w:rsid w:val="003A6944"/>
    <w:rsid w:val="003B10C8"/>
    <w:rsid w:val="003B411F"/>
    <w:rsid w:val="003B7FA9"/>
    <w:rsid w:val="003C0471"/>
    <w:rsid w:val="003C157E"/>
    <w:rsid w:val="003C4E5E"/>
    <w:rsid w:val="003C5919"/>
    <w:rsid w:val="003C6135"/>
    <w:rsid w:val="003C6F3B"/>
    <w:rsid w:val="003D06E8"/>
    <w:rsid w:val="003D07B6"/>
    <w:rsid w:val="003D15BC"/>
    <w:rsid w:val="003D3F2F"/>
    <w:rsid w:val="003D43AA"/>
    <w:rsid w:val="003D66D6"/>
    <w:rsid w:val="003D7C56"/>
    <w:rsid w:val="003E1BC9"/>
    <w:rsid w:val="003E1D23"/>
    <w:rsid w:val="003E61FD"/>
    <w:rsid w:val="003E6E91"/>
    <w:rsid w:val="003E6F0A"/>
    <w:rsid w:val="003E7BB0"/>
    <w:rsid w:val="003F1F2E"/>
    <w:rsid w:val="003F2253"/>
    <w:rsid w:val="003F2948"/>
    <w:rsid w:val="003F2A77"/>
    <w:rsid w:val="003F2AEC"/>
    <w:rsid w:val="003F4910"/>
    <w:rsid w:val="003F6037"/>
    <w:rsid w:val="00402C1E"/>
    <w:rsid w:val="004043B9"/>
    <w:rsid w:val="00404AD5"/>
    <w:rsid w:val="00405100"/>
    <w:rsid w:val="00406682"/>
    <w:rsid w:val="004212A9"/>
    <w:rsid w:val="00423934"/>
    <w:rsid w:val="004320CF"/>
    <w:rsid w:val="004358FA"/>
    <w:rsid w:val="00435CF0"/>
    <w:rsid w:val="00435D6D"/>
    <w:rsid w:val="00436761"/>
    <w:rsid w:val="00437E52"/>
    <w:rsid w:val="00440984"/>
    <w:rsid w:val="00444BE8"/>
    <w:rsid w:val="004462F5"/>
    <w:rsid w:val="00446489"/>
    <w:rsid w:val="00447F02"/>
    <w:rsid w:val="004518AC"/>
    <w:rsid w:val="00451938"/>
    <w:rsid w:val="00452D6E"/>
    <w:rsid w:val="00453DBF"/>
    <w:rsid w:val="0045554C"/>
    <w:rsid w:val="00460A34"/>
    <w:rsid w:val="004634E1"/>
    <w:rsid w:val="00463D76"/>
    <w:rsid w:val="0046686C"/>
    <w:rsid w:val="00467547"/>
    <w:rsid w:val="004675A0"/>
    <w:rsid w:val="0047005C"/>
    <w:rsid w:val="00470669"/>
    <w:rsid w:val="00471B91"/>
    <w:rsid w:val="00471D69"/>
    <w:rsid w:val="004821F4"/>
    <w:rsid w:val="00483516"/>
    <w:rsid w:val="004856E4"/>
    <w:rsid w:val="004875E1"/>
    <w:rsid w:val="00487613"/>
    <w:rsid w:val="00487950"/>
    <w:rsid w:val="00487BCF"/>
    <w:rsid w:val="00487E76"/>
    <w:rsid w:val="00490633"/>
    <w:rsid w:val="0049377B"/>
    <w:rsid w:val="00495770"/>
    <w:rsid w:val="00496F95"/>
    <w:rsid w:val="004A3AB8"/>
    <w:rsid w:val="004B06F8"/>
    <w:rsid w:val="004B26F8"/>
    <w:rsid w:val="004B4310"/>
    <w:rsid w:val="004B58BF"/>
    <w:rsid w:val="004B759B"/>
    <w:rsid w:val="004C5C9C"/>
    <w:rsid w:val="004C7C5B"/>
    <w:rsid w:val="004D03A6"/>
    <w:rsid w:val="004D14FC"/>
    <w:rsid w:val="004D29E2"/>
    <w:rsid w:val="004D5483"/>
    <w:rsid w:val="004D6822"/>
    <w:rsid w:val="004D769C"/>
    <w:rsid w:val="004E1D4F"/>
    <w:rsid w:val="004E2D50"/>
    <w:rsid w:val="004E34B1"/>
    <w:rsid w:val="004F065E"/>
    <w:rsid w:val="004F0EC2"/>
    <w:rsid w:val="004F54A1"/>
    <w:rsid w:val="004F6A08"/>
    <w:rsid w:val="004F7C32"/>
    <w:rsid w:val="005000EB"/>
    <w:rsid w:val="0051027D"/>
    <w:rsid w:val="00511D38"/>
    <w:rsid w:val="00516E75"/>
    <w:rsid w:val="005214A2"/>
    <w:rsid w:val="00527EC4"/>
    <w:rsid w:val="00532525"/>
    <w:rsid w:val="005370B6"/>
    <w:rsid w:val="00545B59"/>
    <w:rsid w:val="005473D3"/>
    <w:rsid w:val="00551D04"/>
    <w:rsid w:val="00552B25"/>
    <w:rsid w:val="00553766"/>
    <w:rsid w:val="00553E83"/>
    <w:rsid w:val="005556F7"/>
    <w:rsid w:val="00556138"/>
    <w:rsid w:val="005567E7"/>
    <w:rsid w:val="00560E76"/>
    <w:rsid w:val="005640D8"/>
    <w:rsid w:val="00564DF7"/>
    <w:rsid w:val="00565045"/>
    <w:rsid w:val="005652D3"/>
    <w:rsid w:val="00566490"/>
    <w:rsid w:val="00566CCE"/>
    <w:rsid w:val="005729E0"/>
    <w:rsid w:val="00573E47"/>
    <w:rsid w:val="0057568B"/>
    <w:rsid w:val="0058089C"/>
    <w:rsid w:val="00583DC4"/>
    <w:rsid w:val="0058750D"/>
    <w:rsid w:val="00591F55"/>
    <w:rsid w:val="00593B6F"/>
    <w:rsid w:val="00595ED9"/>
    <w:rsid w:val="005964F8"/>
    <w:rsid w:val="005A2445"/>
    <w:rsid w:val="005A2891"/>
    <w:rsid w:val="005A3978"/>
    <w:rsid w:val="005A793D"/>
    <w:rsid w:val="005B0DDB"/>
    <w:rsid w:val="005B24C0"/>
    <w:rsid w:val="005B3C11"/>
    <w:rsid w:val="005C2442"/>
    <w:rsid w:val="005C32C1"/>
    <w:rsid w:val="005C5213"/>
    <w:rsid w:val="005C5999"/>
    <w:rsid w:val="005D18C3"/>
    <w:rsid w:val="005D5F38"/>
    <w:rsid w:val="005E404B"/>
    <w:rsid w:val="005E4C40"/>
    <w:rsid w:val="005E51B1"/>
    <w:rsid w:val="005E5219"/>
    <w:rsid w:val="005E62F2"/>
    <w:rsid w:val="005F020E"/>
    <w:rsid w:val="0060211D"/>
    <w:rsid w:val="00602DD4"/>
    <w:rsid w:val="00603715"/>
    <w:rsid w:val="00603A8B"/>
    <w:rsid w:val="0060628E"/>
    <w:rsid w:val="00607401"/>
    <w:rsid w:val="0060745D"/>
    <w:rsid w:val="0061351E"/>
    <w:rsid w:val="00614AAC"/>
    <w:rsid w:val="006152E0"/>
    <w:rsid w:val="00617B61"/>
    <w:rsid w:val="00621752"/>
    <w:rsid w:val="006245D7"/>
    <w:rsid w:val="006341D0"/>
    <w:rsid w:val="00636579"/>
    <w:rsid w:val="006371F2"/>
    <w:rsid w:val="0064076F"/>
    <w:rsid w:val="006413DA"/>
    <w:rsid w:val="00641857"/>
    <w:rsid w:val="006428E8"/>
    <w:rsid w:val="00644DE1"/>
    <w:rsid w:val="00644EF7"/>
    <w:rsid w:val="00646144"/>
    <w:rsid w:val="006470CF"/>
    <w:rsid w:val="00653553"/>
    <w:rsid w:val="00654FC2"/>
    <w:rsid w:val="006555D5"/>
    <w:rsid w:val="00656135"/>
    <w:rsid w:val="00657226"/>
    <w:rsid w:val="00662B75"/>
    <w:rsid w:val="006630CE"/>
    <w:rsid w:val="006642B2"/>
    <w:rsid w:val="00670FAA"/>
    <w:rsid w:val="00671DD1"/>
    <w:rsid w:val="006757BF"/>
    <w:rsid w:val="00683C14"/>
    <w:rsid w:val="0068493D"/>
    <w:rsid w:val="0068513C"/>
    <w:rsid w:val="006906BD"/>
    <w:rsid w:val="00691033"/>
    <w:rsid w:val="0069490A"/>
    <w:rsid w:val="006957DA"/>
    <w:rsid w:val="00695ABB"/>
    <w:rsid w:val="006A10B8"/>
    <w:rsid w:val="006A2406"/>
    <w:rsid w:val="006B255F"/>
    <w:rsid w:val="006B468E"/>
    <w:rsid w:val="006B7405"/>
    <w:rsid w:val="006C1517"/>
    <w:rsid w:val="006C3822"/>
    <w:rsid w:val="006D1798"/>
    <w:rsid w:val="006E5DD0"/>
    <w:rsid w:val="006E6D29"/>
    <w:rsid w:val="006F173E"/>
    <w:rsid w:val="006F3D2A"/>
    <w:rsid w:val="006F42E2"/>
    <w:rsid w:val="006F6F3B"/>
    <w:rsid w:val="006F7200"/>
    <w:rsid w:val="007011EF"/>
    <w:rsid w:val="00701FA8"/>
    <w:rsid w:val="00706271"/>
    <w:rsid w:val="007129FC"/>
    <w:rsid w:val="00713108"/>
    <w:rsid w:val="00713112"/>
    <w:rsid w:val="007153A7"/>
    <w:rsid w:val="00717381"/>
    <w:rsid w:val="00717D3A"/>
    <w:rsid w:val="0072223E"/>
    <w:rsid w:val="00722800"/>
    <w:rsid w:val="00722EAC"/>
    <w:rsid w:val="00725CE3"/>
    <w:rsid w:val="007269AD"/>
    <w:rsid w:val="007279A5"/>
    <w:rsid w:val="00727BEF"/>
    <w:rsid w:val="00730283"/>
    <w:rsid w:val="0073175F"/>
    <w:rsid w:val="00734B20"/>
    <w:rsid w:val="00735416"/>
    <w:rsid w:val="00735747"/>
    <w:rsid w:val="00736E44"/>
    <w:rsid w:val="00740627"/>
    <w:rsid w:val="00740BA9"/>
    <w:rsid w:val="00743006"/>
    <w:rsid w:val="0074470D"/>
    <w:rsid w:val="00744C69"/>
    <w:rsid w:val="007458D8"/>
    <w:rsid w:val="00746720"/>
    <w:rsid w:val="0074698A"/>
    <w:rsid w:val="0075012E"/>
    <w:rsid w:val="00751EA8"/>
    <w:rsid w:val="00757F74"/>
    <w:rsid w:val="007630C8"/>
    <w:rsid w:val="007640C9"/>
    <w:rsid w:val="00765210"/>
    <w:rsid w:val="0077132B"/>
    <w:rsid w:val="00771909"/>
    <w:rsid w:val="00773560"/>
    <w:rsid w:val="00777F56"/>
    <w:rsid w:val="00783A0D"/>
    <w:rsid w:val="00785A15"/>
    <w:rsid w:val="007948CB"/>
    <w:rsid w:val="0079686A"/>
    <w:rsid w:val="007968B3"/>
    <w:rsid w:val="00796C3A"/>
    <w:rsid w:val="007A4943"/>
    <w:rsid w:val="007B28A0"/>
    <w:rsid w:val="007B542D"/>
    <w:rsid w:val="007B70B1"/>
    <w:rsid w:val="007C1B4C"/>
    <w:rsid w:val="007C2903"/>
    <w:rsid w:val="007C39F5"/>
    <w:rsid w:val="007C6251"/>
    <w:rsid w:val="007D0D32"/>
    <w:rsid w:val="007D20D8"/>
    <w:rsid w:val="007D21AF"/>
    <w:rsid w:val="007D71F8"/>
    <w:rsid w:val="007E1735"/>
    <w:rsid w:val="007E3BE6"/>
    <w:rsid w:val="007E53A5"/>
    <w:rsid w:val="007E5850"/>
    <w:rsid w:val="007E5BE3"/>
    <w:rsid w:val="007E7249"/>
    <w:rsid w:val="007F75FF"/>
    <w:rsid w:val="00800763"/>
    <w:rsid w:val="00800B64"/>
    <w:rsid w:val="00804C45"/>
    <w:rsid w:val="00806E02"/>
    <w:rsid w:val="00807EB1"/>
    <w:rsid w:val="0081397E"/>
    <w:rsid w:val="00814404"/>
    <w:rsid w:val="00815188"/>
    <w:rsid w:val="008158AF"/>
    <w:rsid w:val="008241BF"/>
    <w:rsid w:val="00824656"/>
    <w:rsid w:val="00824AD7"/>
    <w:rsid w:val="00825ABE"/>
    <w:rsid w:val="00826A06"/>
    <w:rsid w:val="008312FA"/>
    <w:rsid w:val="00844CDA"/>
    <w:rsid w:val="0084516F"/>
    <w:rsid w:val="008475EF"/>
    <w:rsid w:val="00852A3A"/>
    <w:rsid w:val="0085328D"/>
    <w:rsid w:val="00855A9C"/>
    <w:rsid w:val="00861274"/>
    <w:rsid w:val="008623CA"/>
    <w:rsid w:val="008630E3"/>
    <w:rsid w:val="00873DC1"/>
    <w:rsid w:val="00875716"/>
    <w:rsid w:val="00876E20"/>
    <w:rsid w:val="00880A77"/>
    <w:rsid w:val="0088441C"/>
    <w:rsid w:val="00885B0B"/>
    <w:rsid w:val="008870EE"/>
    <w:rsid w:val="0089406B"/>
    <w:rsid w:val="0089470D"/>
    <w:rsid w:val="008A46CF"/>
    <w:rsid w:val="008A4756"/>
    <w:rsid w:val="008A66A2"/>
    <w:rsid w:val="008A6DEB"/>
    <w:rsid w:val="008B4E9E"/>
    <w:rsid w:val="008B7A71"/>
    <w:rsid w:val="008C2CCC"/>
    <w:rsid w:val="008C3792"/>
    <w:rsid w:val="008C399D"/>
    <w:rsid w:val="008C62E2"/>
    <w:rsid w:val="008D11F9"/>
    <w:rsid w:val="008D49C5"/>
    <w:rsid w:val="008D541A"/>
    <w:rsid w:val="008E3930"/>
    <w:rsid w:val="008E6878"/>
    <w:rsid w:val="008E6E6C"/>
    <w:rsid w:val="008F3989"/>
    <w:rsid w:val="008F5B70"/>
    <w:rsid w:val="008F78EC"/>
    <w:rsid w:val="00900E92"/>
    <w:rsid w:val="0090182D"/>
    <w:rsid w:val="00903263"/>
    <w:rsid w:val="009133D2"/>
    <w:rsid w:val="00916290"/>
    <w:rsid w:val="009168A3"/>
    <w:rsid w:val="00921D38"/>
    <w:rsid w:val="00922E3B"/>
    <w:rsid w:val="00923849"/>
    <w:rsid w:val="00923CF5"/>
    <w:rsid w:val="009249F1"/>
    <w:rsid w:val="0092622C"/>
    <w:rsid w:val="00930134"/>
    <w:rsid w:val="00930994"/>
    <w:rsid w:val="0093196E"/>
    <w:rsid w:val="00933DA1"/>
    <w:rsid w:val="00936D99"/>
    <w:rsid w:val="00936DF9"/>
    <w:rsid w:val="009425D2"/>
    <w:rsid w:val="009455A0"/>
    <w:rsid w:val="00945893"/>
    <w:rsid w:val="0095052D"/>
    <w:rsid w:val="00950BC1"/>
    <w:rsid w:val="00951296"/>
    <w:rsid w:val="009532CF"/>
    <w:rsid w:val="009548A5"/>
    <w:rsid w:val="0095726C"/>
    <w:rsid w:val="009600E5"/>
    <w:rsid w:val="009609B9"/>
    <w:rsid w:val="00961598"/>
    <w:rsid w:val="00961B2E"/>
    <w:rsid w:val="00964E3A"/>
    <w:rsid w:val="00966DD0"/>
    <w:rsid w:val="00970758"/>
    <w:rsid w:val="009722F7"/>
    <w:rsid w:val="00975355"/>
    <w:rsid w:val="00980561"/>
    <w:rsid w:val="00980612"/>
    <w:rsid w:val="00980795"/>
    <w:rsid w:val="0098210F"/>
    <w:rsid w:val="0098266B"/>
    <w:rsid w:val="00984B8B"/>
    <w:rsid w:val="00985158"/>
    <w:rsid w:val="0098540D"/>
    <w:rsid w:val="009874A7"/>
    <w:rsid w:val="009907D8"/>
    <w:rsid w:val="00990AD1"/>
    <w:rsid w:val="009934D0"/>
    <w:rsid w:val="00993748"/>
    <w:rsid w:val="00994D6F"/>
    <w:rsid w:val="00995054"/>
    <w:rsid w:val="00996615"/>
    <w:rsid w:val="009A04DB"/>
    <w:rsid w:val="009A4F06"/>
    <w:rsid w:val="009A59A3"/>
    <w:rsid w:val="009A6043"/>
    <w:rsid w:val="009B06FA"/>
    <w:rsid w:val="009B0F1A"/>
    <w:rsid w:val="009B1C1F"/>
    <w:rsid w:val="009B596C"/>
    <w:rsid w:val="009B5A7F"/>
    <w:rsid w:val="009B7DE0"/>
    <w:rsid w:val="009C79F6"/>
    <w:rsid w:val="009E1611"/>
    <w:rsid w:val="009E34F3"/>
    <w:rsid w:val="009E6D23"/>
    <w:rsid w:val="009E7BBD"/>
    <w:rsid w:val="009F1981"/>
    <w:rsid w:val="009F286F"/>
    <w:rsid w:val="009F4F62"/>
    <w:rsid w:val="00A00126"/>
    <w:rsid w:val="00A00D1E"/>
    <w:rsid w:val="00A075DF"/>
    <w:rsid w:val="00A0771F"/>
    <w:rsid w:val="00A10E1D"/>
    <w:rsid w:val="00A13635"/>
    <w:rsid w:val="00A139FB"/>
    <w:rsid w:val="00A14E6E"/>
    <w:rsid w:val="00A16B22"/>
    <w:rsid w:val="00A17F31"/>
    <w:rsid w:val="00A23949"/>
    <w:rsid w:val="00A24807"/>
    <w:rsid w:val="00A24E6F"/>
    <w:rsid w:val="00A254BC"/>
    <w:rsid w:val="00A27134"/>
    <w:rsid w:val="00A27D0C"/>
    <w:rsid w:val="00A32017"/>
    <w:rsid w:val="00A32639"/>
    <w:rsid w:val="00A32807"/>
    <w:rsid w:val="00A331CB"/>
    <w:rsid w:val="00A34AA3"/>
    <w:rsid w:val="00A373DA"/>
    <w:rsid w:val="00A41E5C"/>
    <w:rsid w:val="00A44962"/>
    <w:rsid w:val="00A520CE"/>
    <w:rsid w:val="00A52F01"/>
    <w:rsid w:val="00A53C7B"/>
    <w:rsid w:val="00A541EC"/>
    <w:rsid w:val="00A60426"/>
    <w:rsid w:val="00A614B9"/>
    <w:rsid w:val="00A622F3"/>
    <w:rsid w:val="00A766B4"/>
    <w:rsid w:val="00A76EAF"/>
    <w:rsid w:val="00A777DE"/>
    <w:rsid w:val="00A77BB5"/>
    <w:rsid w:val="00A80C37"/>
    <w:rsid w:val="00A847AC"/>
    <w:rsid w:val="00A859E8"/>
    <w:rsid w:val="00A85AD6"/>
    <w:rsid w:val="00A860D2"/>
    <w:rsid w:val="00A86B9B"/>
    <w:rsid w:val="00A949E0"/>
    <w:rsid w:val="00A949FC"/>
    <w:rsid w:val="00A977E7"/>
    <w:rsid w:val="00A97F01"/>
    <w:rsid w:val="00AA00A3"/>
    <w:rsid w:val="00AA0CE8"/>
    <w:rsid w:val="00AA42C3"/>
    <w:rsid w:val="00AB1B55"/>
    <w:rsid w:val="00AB2418"/>
    <w:rsid w:val="00AB43A6"/>
    <w:rsid w:val="00AB4F36"/>
    <w:rsid w:val="00AB59D2"/>
    <w:rsid w:val="00AC0021"/>
    <w:rsid w:val="00AC021F"/>
    <w:rsid w:val="00AC41C6"/>
    <w:rsid w:val="00AC5472"/>
    <w:rsid w:val="00AC7A65"/>
    <w:rsid w:val="00AD49D9"/>
    <w:rsid w:val="00AD77FC"/>
    <w:rsid w:val="00AE08DE"/>
    <w:rsid w:val="00AE2B68"/>
    <w:rsid w:val="00AE3748"/>
    <w:rsid w:val="00AE5353"/>
    <w:rsid w:val="00AE59C0"/>
    <w:rsid w:val="00AE6482"/>
    <w:rsid w:val="00AE6927"/>
    <w:rsid w:val="00AF00BA"/>
    <w:rsid w:val="00AF1306"/>
    <w:rsid w:val="00AF2A70"/>
    <w:rsid w:val="00AF3599"/>
    <w:rsid w:val="00AF47B0"/>
    <w:rsid w:val="00AF4D55"/>
    <w:rsid w:val="00AF7767"/>
    <w:rsid w:val="00B04C16"/>
    <w:rsid w:val="00B05D77"/>
    <w:rsid w:val="00B066EE"/>
    <w:rsid w:val="00B07336"/>
    <w:rsid w:val="00B126E6"/>
    <w:rsid w:val="00B15301"/>
    <w:rsid w:val="00B159B3"/>
    <w:rsid w:val="00B15BB9"/>
    <w:rsid w:val="00B177DA"/>
    <w:rsid w:val="00B17CB6"/>
    <w:rsid w:val="00B22B29"/>
    <w:rsid w:val="00B22C08"/>
    <w:rsid w:val="00B246EC"/>
    <w:rsid w:val="00B2637C"/>
    <w:rsid w:val="00B33781"/>
    <w:rsid w:val="00B367D3"/>
    <w:rsid w:val="00B37F2A"/>
    <w:rsid w:val="00B43554"/>
    <w:rsid w:val="00B45FC7"/>
    <w:rsid w:val="00B47211"/>
    <w:rsid w:val="00B52FEE"/>
    <w:rsid w:val="00B56A88"/>
    <w:rsid w:val="00B63FCC"/>
    <w:rsid w:val="00B72D7A"/>
    <w:rsid w:val="00B76DE6"/>
    <w:rsid w:val="00B77F4C"/>
    <w:rsid w:val="00B805B4"/>
    <w:rsid w:val="00B80747"/>
    <w:rsid w:val="00B8773B"/>
    <w:rsid w:val="00B92F56"/>
    <w:rsid w:val="00B95510"/>
    <w:rsid w:val="00B9773D"/>
    <w:rsid w:val="00BA262D"/>
    <w:rsid w:val="00BA4880"/>
    <w:rsid w:val="00BA583F"/>
    <w:rsid w:val="00BA6465"/>
    <w:rsid w:val="00BB1479"/>
    <w:rsid w:val="00BB2FDF"/>
    <w:rsid w:val="00BC43D0"/>
    <w:rsid w:val="00BC55BC"/>
    <w:rsid w:val="00BC57FA"/>
    <w:rsid w:val="00BD05F7"/>
    <w:rsid w:val="00BD0F39"/>
    <w:rsid w:val="00BD4860"/>
    <w:rsid w:val="00BD5444"/>
    <w:rsid w:val="00BD6E71"/>
    <w:rsid w:val="00BD7651"/>
    <w:rsid w:val="00BE0093"/>
    <w:rsid w:val="00BE03D5"/>
    <w:rsid w:val="00BE1C20"/>
    <w:rsid w:val="00BE3672"/>
    <w:rsid w:val="00BF3ABD"/>
    <w:rsid w:val="00BF3D2A"/>
    <w:rsid w:val="00C02FAD"/>
    <w:rsid w:val="00C037EC"/>
    <w:rsid w:val="00C03B86"/>
    <w:rsid w:val="00C03D04"/>
    <w:rsid w:val="00C03F4A"/>
    <w:rsid w:val="00C1324E"/>
    <w:rsid w:val="00C15273"/>
    <w:rsid w:val="00C16E33"/>
    <w:rsid w:val="00C20CE3"/>
    <w:rsid w:val="00C23201"/>
    <w:rsid w:val="00C23C82"/>
    <w:rsid w:val="00C2406B"/>
    <w:rsid w:val="00C3501F"/>
    <w:rsid w:val="00C40EA6"/>
    <w:rsid w:val="00C42EA5"/>
    <w:rsid w:val="00C444AB"/>
    <w:rsid w:val="00C4754F"/>
    <w:rsid w:val="00C508BB"/>
    <w:rsid w:val="00C51FD0"/>
    <w:rsid w:val="00C532A2"/>
    <w:rsid w:val="00C533A7"/>
    <w:rsid w:val="00C544D2"/>
    <w:rsid w:val="00C54BA1"/>
    <w:rsid w:val="00C57FC0"/>
    <w:rsid w:val="00C61212"/>
    <w:rsid w:val="00C66315"/>
    <w:rsid w:val="00C66416"/>
    <w:rsid w:val="00C66E10"/>
    <w:rsid w:val="00C710DF"/>
    <w:rsid w:val="00C71C31"/>
    <w:rsid w:val="00C71F3A"/>
    <w:rsid w:val="00C729D7"/>
    <w:rsid w:val="00C73094"/>
    <w:rsid w:val="00C7578C"/>
    <w:rsid w:val="00C80A42"/>
    <w:rsid w:val="00C83887"/>
    <w:rsid w:val="00C845B0"/>
    <w:rsid w:val="00C91869"/>
    <w:rsid w:val="00C92888"/>
    <w:rsid w:val="00C95F94"/>
    <w:rsid w:val="00C96273"/>
    <w:rsid w:val="00CA04AD"/>
    <w:rsid w:val="00CA7199"/>
    <w:rsid w:val="00CA7C12"/>
    <w:rsid w:val="00CB00DF"/>
    <w:rsid w:val="00CB391C"/>
    <w:rsid w:val="00CB3C39"/>
    <w:rsid w:val="00CB4ED9"/>
    <w:rsid w:val="00CB718E"/>
    <w:rsid w:val="00CC0B1A"/>
    <w:rsid w:val="00CC1689"/>
    <w:rsid w:val="00CC588C"/>
    <w:rsid w:val="00CC58E7"/>
    <w:rsid w:val="00CD31EB"/>
    <w:rsid w:val="00CD6881"/>
    <w:rsid w:val="00CE0A29"/>
    <w:rsid w:val="00CE219F"/>
    <w:rsid w:val="00CE3C06"/>
    <w:rsid w:val="00CF110C"/>
    <w:rsid w:val="00CF12DA"/>
    <w:rsid w:val="00CF2AA1"/>
    <w:rsid w:val="00CF3345"/>
    <w:rsid w:val="00CF35B7"/>
    <w:rsid w:val="00CF387E"/>
    <w:rsid w:val="00CF5328"/>
    <w:rsid w:val="00D0131B"/>
    <w:rsid w:val="00D07D1D"/>
    <w:rsid w:val="00D1151A"/>
    <w:rsid w:val="00D1277A"/>
    <w:rsid w:val="00D14699"/>
    <w:rsid w:val="00D16874"/>
    <w:rsid w:val="00D175A0"/>
    <w:rsid w:val="00D20AEC"/>
    <w:rsid w:val="00D23FF5"/>
    <w:rsid w:val="00D257EB"/>
    <w:rsid w:val="00D25C87"/>
    <w:rsid w:val="00D310D8"/>
    <w:rsid w:val="00D4003F"/>
    <w:rsid w:val="00D42CA9"/>
    <w:rsid w:val="00D431C3"/>
    <w:rsid w:val="00D450FE"/>
    <w:rsid w:val="00D45E28"/>
    <w:rsid w:val="00D45FE4"/>
    <w:rsid w:val="00D466EE"/>
    <w:rsid w:val="00D47088"/>
    <w:rsid w:val="00D5024B"/>
    <w:rsid w:val="00D51605"/>
    <w:rsid w:val="00D51D0B"/>
    <w:rsid w:val="00D51F48"/>
    <w:rsid w:val="00D549EE"/>
    <w:rsid w:val="00D6237C"/>
    <w:rsid w:val="00D636C2"/>
    <w:rsid w:val="00D63FCC"/>
    <w:rsid w:val="00D65DAB"/>
    <w:rsid w:val="00D66624"/>
    <w:rsid w:val="00D67202"/>
    <w:rsid w:val="00D67BFB"/>
    <w:rsid w:val="00D71586"/>
    <w:rsid w:val="00D721F4"/>
    <w:rsid w:val="00D730E0"/>
    <w:rsid w:val="00D74390"/>
    <w:rsid w:val="00D75CD3"/>
    <w:rsid w:val="00D82CDB"/>
    <w:rsid w:val="00D83B52"/>
    <w:rsid w:val="00D8704F"/>
    <w:rsid w:val="00D91329"/>
    <w:rsid w:val="00D91D30"/>
    <w:rsid w:val="00D91E23"/>
    <w:rsid w:val="00D93574"/>
    <w:rsid w:val="00D94A40"/>
    <w:rsid w:val="00D94D22"/>
    <w:rsid w:val="00D95F88"/>
    <w:rsid w:val="00DA210E"/>
    <w:rsid w:val="00DB1980"/>
    <w:rsid w:val="00DB4832"/>
    <w:rsid w:val="00DC065B"/>
    <w:rsid w:val="00DC131B"/>
    <w:rsid w:val="00DC3DE5"/>
    <w:rsid w:val="00DC6F64"/>
    <w:rsid w:val="00DD1C9A"/>
    <w:rsid w:val="00DD3933"/>
    <w:rsid w:val="00DD4B94"/>
    <w:rsid w:val="00DE0856"/>
    <w:rsid w:val="00DE2A42"/>
    <w:rsid w:val="00DE62F7"/>
    <w:rsid w:val="00DE6DDE"/>
    <w:rsid w:val="00DF12FA"/>
    <w:rsid w:val="00DF13C7"/>
    <w:rsid w:val="00DF37AD"/>
    <w:rsid w:val="00DF3B82"/>
    <w:rsid w:val="00DF608C"/>
    <w:rsid w:val="00E01DC2"/>
    <w:rsid w:val="00E037E6"/>
    <w:rsid w:val="00E058E1"/>
    <w:rsid w:val="00E07758"/>
    <w:rsid w:val="00E12134"/>
    <w:rsid w:val="00E12F25"/>
    <w:rsid w:val="00E136AE"/>
    <w:rsid w:val="00E14EE0"/>
    <w:rsid w:val="00E15F1C"/>
    <w:rsid w:val="00E16B20"/>
    <w:rsid w:val="00E2272C"/>
    <w:rsid w:val="00E22947"/>
    <w:rsid w:val="00E2343E"/>
    <w:rsid w:val="00E313BD"/>
    <w:rsid w:val="00E31D1C"/>
    <w:rsid w:val="00E31DEA"/>
    <w:rsid w:val="00E345B4"/>
    <w:rsid w:val="00E348A3"/>
    <w:rsid w:val="00E37FF7"/>
    <w:rsid w:val="00E4428C"/>
    <w:rsid w:val="00E51FBC"/>
    <w:rsid w:val="00E52B7F"/>
    <w:rsid w:val="00E52FDE"/>
    <w:rsid w:val="00E5325B"/>
    <w:rsid w:val="00E54EC2"/>
    <w:rsid w:val="00E55084"/>
    <w:rsid w:val="00E5765F"/>
    <w:rsid w:val="00E60741"/>
    <w:rsid w:val="00E61927"/>
    <w:rsid w:val="00E639C9"/>
    <w:rsid w:val="00E644D7"/>
    <w:rsid w:val="00E64C73"/>
    <w:rsid w:val="00E70AE9"/>
    <w:rsid w:val="00E71E88"/>
    <w:rsid w:val="00E75176"/>
    <w:rsid w:val="00E76510"/>
    <w:rsid w:val="00E768B7"/>
    <w:rsid w:val="00E76C14"/>
    <w:rsid w:val="00E77025"/>
    <w:rsid w:val="00E81C84"/>
    <w:rsid w:val="00E86DCD"/>
    <w:rsid w:val="00E9029E"/>
    <w:rsid w:val="00E90301"/>
    <w:rsid w:val="00E90D8C"/>
    <w:rsid w:val="00E94B7E"/>
    <w:rsid w:val="00E95661"/>
    <w:rsid w:val="00E96DB8"/>
    <w:rsid w:val="00E97CEB"/>
    <w:rsid w:val="00E97D89"/>
    <w:rsid w:val="00EA1339"/>
    <w:rsid w:val="00EA2B94"/>
    <w:rsid w:val="00EA46DE"/>
    <w:rsid w:val="00EB2315"/>
    <w:rsid w:val="00EB28AF"/>
    <w:rsid w:val="00EB2F76"/>
    <w:rsid w:val="00EB47B1"/>
    <w:rsid w:val="00EB5869"/>
    <w:rsid w:val="00EB6112"/>
    <w:rsid w:val="00EB7D17"/>
    <w:rsid w:val="00EB7DEF"/>
    <w:rsid w:val="00EC2081"/>
    <w:rsid w:val="00EC29E1"/>
    <w:rsid w:val="00EC40DB"/>
    <w:rsid w:val="00EC43CF"/>
    <w:rsid w:val="00EC4715"/>
    <w:rsid w:val="00EC7261"/>
    <w:rsid w:val="00ED2133"/>
    <w:rsid w:val="00ED30F5"/>
    <w:rsid w:val="00ED383C"/>
    <w:rsid w:val="00ED38B3"/>
    <w:rsid w:val="00ED407A"/>
    <w:rsid w:val="00ED6D95"/>
    <w:rsid w:val="00EE6710"/>
    <w:rsid w:val="00EE6D09"/>
    <w:rsid w:val="00EF2E11"/>
    <w:rsid w:val="00EF334F"/>
    <w:rsid w:val="00EF453A"/>
    <w:rsid w:val="00EF57B2"/>
    <w:rsid w:val="00EF6A16"/>
    <w:rsid w:val="00F012F0"/>
    <w:rsid w:val="00F04D15"/>
    <w:rsid w:val="00F0548C"/>
    <w:rsid w:val="00F07433"/>
    <w:rsid w:val="00F0789C"/>
    <w:rsid w:val="00F12401"/>
    <w:rsid w:val="00F12DEF"/>
    <w:rsid w:val="00F15172"/>
    <w:rsid w:val="00F15E41"/>
    <w:rsid w:val="00F17486"/>
    <w:rsid w:val="00F2109A"/>
    <w:rsid w:val="00F21FD1"/>
    <w:rsid w:val="00F249BC"/>
    <w:rsid w:val="00F25598"/>
    <w:rsid w:val="00F26618"/>
    <w:rsid w:val="00F26A3B"/>
    <w:rsid w:val="00F27F08"/>
    <w:rsid w:val="00F33043"/>
    <w:rsid w:val="00F358A8"/>
    <w:rsid w:val="00F367FD"/>
    <w:rsid w:val="00F36D9F"/>
    <w:rsid w:val="00F40DEE"/>
    <w:rsid w:val="00F41506"/>
    <w:rsid w:val="00F469E9"/>
    <w:rsid w:val="00F46C9A"/>
    <w:rsid w:val="00F470E9"/>
    <w:rsid w:val="00F471F2"/>
    <w:rsid w:val="00F533DC"/>
    <w:rsid w:val="00F5669E"/>
    <w:rsid w:val="00F576D0"/>
    <w:rsid w:val="00F6199D"/>
    <w:rsid w:val="00F645B9"/>
    <w:rsid w:val="00F66062"/>
    <w:rsid w:val="00F71252"/>
    <w:rsid w:val="00F7270F"/>
    <w:rsid w:val="00F72AC6"/>
    <w:rsid w:val="00F72DB6"/>
    <w:rsid w:val="00F73600"/>
    <w:rsid w:val="00F800A8"/>
    <w:rsid w:val="00F80B40"/>
    <w:rsid w:val="00F843F6"/>
    <w:rsid w:val="00F92B3C"/>
    <w:rsid w:val="00F94376"/>
    <w:rsid w:val="00F9469A"/>
    <w:rsid w:val="00F97A4A"/>
    <w:rsid w:val="00FA06E3"/>
    <w:rsid w:val="00FA1093"/>
    <w:rsid w:val="00FA499F"/>
    <w:rsid w:val="00FA55C3"/>
    <w:rsid w:val="00FA6F72"/>
    <w:rsid w:val="00FB0398"/>
    <w:rsid w:val="00FB286A"/>
    <w:rsid w:val="00FB4C30"/>
    <w:rsid w:val="00FB6A23"/>
    <w:rsid w:val="00FB7FD0"/>
    <w:rsid w:val="00FC152B"/>
    <w:rsid w:val="00FC359A"/>
    <w:rsid w:val="00FC6750"/>
    <w:rsid w:val="00FC7AD3"/>
    <w:rsid w:val="00FD5763"/>
    <w:rsid w:val="00FD6142"/>
    <w:rsid w:val="00FE0E92"/>
    <w:rsid w:val="00FE15D8"/>
    <w:rsid w:val="00FE16A7"/>
    <w:rsid w:val="00FE16F5"/>
    <w:rsid w:val="00FE31BD"/>
    <w:rsid w:val="00FE75B9"/>
    <w:rsid w:val="00FF09B2"/>
    <w:rsid w:val="00FF3339"/>
    <w:rsid w:val="00FF3651"/>
    <w:rsid w:val="00FF52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77F9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253270">
      <w:bodyDiv w:val="1"/>
      <w:marLeft w:val="0"/>
      <w:marRight w:val="0"/>
      <w:marTop w:val="0"/>
      <w:marBottom w:val="0"/>
      <w:divBdr>
        <w:top w:val="none" w:sz="0" w:space="0" w:color="auto"/>
        <w:left w:val="none" w:sz="0" w:space="0" w:color="auto"/>
        <w:bottom w:val="none" w:sz="0" w:space="0" w:color="auto"/>
        <w:right w:val="none" w:sz="0" w:space="0" w:color="auto"/>
      </w:divBdr>
    </w:div>
    <w:div w:id="501774523">
      <w:bodyDiv w:val="1"/>
      <w:marLeft w:val="0"/>
      <w:marRight w:val="0"/>
      <w:marTop w:val="0"/>
      <w:marBottom w:val="0"/>
      <w:divBdr>
        <w:top w:val="none" w:sz="0" w:space="0" w:color="auto"/>
        <w:left w:val="none" w:sz="0" w:space="0" w:color="auto"/>
        <w:bottom w:val="none" w:sz="0" w:space="0" w:color="auto"/>
        <w:right w:val="none" w:sz="0" w:space="0" w:color="auto"/>
      </w:divBdr>
    </w:div>
    <w:div w:id="530187004">
      <w:bodyDiv w:val="1"/>
      <w:marLeft w:val="0"/>
      <w:marRight w:val="0"/>
      <w:marTop w:val="0"/>
      <w:marBottom w:val="0"/>
      <w:divBdr>
        <w:top w:val="none" w:sz="0" w:space="0" w:color="auto"/>
        <w:left w:val="none" w:sz="0" w:space="0" w:color="auto"/>
        <w:bottom w:val="none" w:sz="0" w:space="0" w:color="auto"/>
        <w:right w:val="none" w:sz="0" w:space="0" w:color="auto"/>
      </w:divBdr>
    </w:div>
    <w:div w:id="594675534">
      <w:bodyDiv w:val="1"/>
      <w:marLeft w:val="0"/>
      <w:marRight w:val="0"/>
      <w:marTop w:val="0"/>
      <w:marBottom w:val="0"/>
      <w:divBdr>
        <w:top w:val="none" w:sz="0" w:space="0" w:color="auto"/>
        <w:left w:val="none" w:sz="0" w:space="0" w:color="auto"/>
        <w:bottom w:val="none" w:sz="0" w:space="0" w:color="auto"/>
        <w:right w:val="none" w:sz="0" w:space="0" w:color="auto"/>
      </w:divBdr>
    </w:div>
    <w:div w:id="764494855">
      <w:bodyDiv w:val="1"/>
      <w:marLeft w:val="0"/>
      <w:marRight w:val="0"/>
      <w:marTop w:val="0"/>
      <w:marBottom w:val="0"/>
      <w:divBdr>
        <w:top w:val="none" w:sz="0" w:space="0" w:color="auto"/>
        <w:left w:val="none" w:sz="0" w:space="0" w:color="auto"/>
        <w:bottom w:val="none" w:sz="0" w:space="0" w:color="auto"/>
        <w:right w:val="none" w:sz="0" w:space="0" w:color="auto"/>
      </w:divBdr>
    </w:div>
    <w:div w:id="904531348">
      <w:bodyDiv w:val="1"/>
      <w:marLeft w:val="0"/>
      <w:marRight w:val="0"/>
      <w:marTop w:val="0"/>
      <w:marBottom w:val="0"/>
      <w:divBdr>
        <w:top w:val="none" w:sz="0" w:space="0" w:color="auto"/>
        <w:left w:val="none" w:sz="0" w:space="0" w:color="auto"/>
        <w:bottom w:val="none" w:sz="0" w:space="0" w:color="auto"/>
        <w:right w:val="none" w:sz="0" w:space="0" w:color="auto"/>
      </w:divBdr>
    </w:div>
    <w:div w:id="955529782">
      <w:bodyDiv w:val="1"/>
      <w:marLeft w:val="0"/>
      <w:marRight w:val="0"/>
      <w:marTop w:val="0"/>
      <w:marBottom w:val="0"/>
      <w:divBdr>
        <w:top w:val="none" w:sz="0" w:space="0" w:color="auto"/>
        <w:left w:val="none" w:sz="0" w:space="0" w:color="auto"/>
        <w:bottom w:val="none" w:sz="0" w:space="0" w:color="auto"/>
        <w:right w:val="none" w:sz="0" w:space="0" w:color="auto"/>
      </w:divBdr>
    </w:div>
    <w:div w:id="1045370105">
      <w:bodyDiv w:val="1"/>
      <w:marLeft w:val="0"/>
      <w:marRight w:val="0"/>
      <w:marTop w:val="0"/>
      <w:marBottom w:val="0"/>
      <w:divBdr>
        <w:top w:val="none" w:sz="0" w:space="0" w:color="auto"/>
        <w:left w:val="none" w:sz="0" w:space="0" w:color="auto"/>
        <w:bottom w:val="none" w:sz="0" w:space="0" w:color="auto"/>
        <w:right w:val="none" w:sz="0" w:space="0" w:color="auto"/>
      </w:divBdr>
    </w:div>
    <w:div w:id="1055542579">
      <w:bodyDiv w:val="1"/>
      <w:marLeft w:val="0"/>
      <w:marRight w:val="0"/>
      <w:marTop w:val="0"/>
      <w:marBottom w:val="0"/>
      <w:divBdr>
        <w:top w:val="none" w:sz="0" w:space="0" w:color="auto"/>
        <w:left w:val="none" w:sz="0" w:space="0" w:color="auto"/>
        <w:bottom w:val="none" w:sz="0" w:space="0" w:color="auto"/>
        <w:right w:val="none" w:sz="0" w:space="0" w:color="auto"/>
      </w:divBdr>
    </w:div>
    <w:div w:id="1159493949">
      <w:bodyDiv w:val="1"/>
      <w:marLeft w:val="0"/>
      <w:marRight w:val="0"/>
      <w:marTop w:val="0"/>
      <w:marBottom w:val="0"/>
      <w:divBdr>
        <w:top w:val="none" w:sz="0" w:space="0" w:color="auto"/>
        <w:left w:val="none" w:sz="0" w:space="0" w:color="auto"/>
        <w:bottom w:val="none" w:sz="0" w:space="0" w:color="auto"/>
        <w:right w:val="none" w:sz="0" w:space="0" w:color="auto"/>
      </w:divBdr>
    </w:div>
    <w:div w:id="1161040525">
      <w:bodyDiv w:val="1"/>
      <w:marLeft w:val="0"/>
      <w:marRight w:val="0"/>
      <w:marTop w:val="0"/>
      <w:marBottom w:val="0"/>
      <w:divBdr>
        <w:top w:val="none" w:sz="0" w:space="0" w:color="auto"/>
        <w:left w:val="none" w:sz="0" w:space="0" w:color="auto"/>
        <w:bottom w:val="none" w:sz="0" w:space="0" w:color="auto"/>
        <w:right w:val="none" w:sz="0" w:space="0" w:color="auto"/>
      </w:divBdr>
    </w:div>
    <w:div w:id="1276330895">
      <w:bodyDiv w:val="1"/>
      <w:marLeft w:val="0"/>
      <w:marRight w:val="0"/>
      <w:marTop w:val="0"/>
      <w:marBottom w:val="0"/>
      <w:divBdr>
        <w:top w:val="none" w:sz="0" w:space="0" w:color="auto"/>
        <w:left w:val="none" w:sz="0" w:space="0" w:color="auto"/>
        <w:bottom w:val="none" w:sz="0" w:space="0" w:color="auto"/>
        <w:right w:val="none" w:sz="0" w:space="0" w:color="auto"/>
      </w:divBdr>
    </w:div>
    <w:div w:id="1305962255">
      <w:bodyDiv w:val="1"/>
      <w:marLeft w:val="0"/>
      <w:marRight w:val="0"/>
      <w:marTop w:val="0"/>
      <w:marBottom w:val="0"/>
      <w:divBdr>
        <w:top w:val="none" w:sz="0" w:space="0" w:color="auto"/>
        <w:left w:val="none" w:sz="0" w:space="0" w:color="auto"/>
        <w:bottom w:val="none" w:sz="0" w:space="0" w:color="auto"/>
        <w:right w:val="none" w:sz="0" w:space="0" w:color="auto"/>
      </w:divBdr>
    </w:div>
    <w:div w:id="1404916396">
      <w:bodyDiv w:val="1"/>
      <w:marLeft w:val="0"/>
      <w:marRight w:val="0"/>
      <w:marTop w:val="0"/>
      <w:marBottom w:val="0"/>
      <w:divBdr>
        <w:top w:val="none" w:sz="0" w:space="0" w:color="auto"/>
        <w:left w:val="none" w:sz="0" w:space="0" w:color="auto"/>
        <w:bottom w:val="none" w:sz="0" w:space="0" w:color="auto"/>
        <w:right w:val="none" w:sz="0" w:space="0" w:color="auto"/>
      </w:divBdr>
    </w:div>
    <w:div w:id="1418863574">
      <w:bodyDiv w:val="1"/>
      <w:marLeft w:val="0"/>
      <w:marRight w:val="0"/>
      <w:marTop w:val="0"/>
      <w:marBottom w:val="0"/>
      <w:divBdr>
        <w:top w:val="none" w:sz="0" w:space="0" w:color="auto"/>
        <w:left w:val="none" w:sz="0" w:space="0" w:color="auto"/>
        <w:bottom w:val="none" w:sz="0" w:space="0" w:color="auto"/>
        <w:right w:val="none" w:sz="0" w:space="0" w:color="auto"/>
      </w:divBdr>
    </w:div>
    <w:div w:id="1870683129">
      <w:bodyDiv w:val="1"/>
      <w:marLeft w:val="0"/>
      <w:marRight w:val="0"/>
      <w:marTop w:val="0"/>
      <w:marBottom w:val="0"/>
      <w:divBdr>
        <w:top w:val="none" w:sz="0" w:space="0" w:color="auto"/>
        <w:left w:val="none" w:sz="0" w:space="0" w:color="auto"/>
        <w:bottom w:val="none" w:sz="0" w:space="0" w:color="auto"/>
        <w:right w:val="none" w:sz="0" w:space="0" w:color="auto"/>
      </w:divBdr>
    </w:div>
    <w:div w:id="2126119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genepop.curtin.edu.au/genepop_op5.html" TargetMode="Externa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mark.aaron.fisher@gmail.com" TargetMode="External"/><Relationship Id="rId11" Type="http://schemas.openxmlformats.org/officeDocument/2006/relationships/hyperlink" Target="https://github.com/Atticus29/HefPipe_repos" TargetMode="External"/><Relationship Id="rId12" Type="http://schemas.openxmlformats.org/officeDocument/2006/relationships/hyperlink" Target="http://www.youtube.com/playlist?list=PLv-e9CNPZr-o34dIwUKi-Eew-t6A643tX" TargetMode="External"/><Relationship Id="rId13" Type="http://schemas.openxmlformats.org/officeDocument/2006/relationships/comments" Target="comments.xml"/><Relationship Id="rId14" Type="http://schemas.openxmlformats.org/officeDocument/2006/relationships/hyperlink" Target="http://cs.colby.edu/maxwell/courses/tutorials/terminal/" TargetMode="External"/><Relationship Id="rId15" Type="http://schemas.openxmlformats.org/officeDocument/2006/relationships/hyperlink" Target="http://www.r-project.org/" TargetMode="External"/><Relationship Id="rId16" Type="http://schemas.openxmlformats.org/officeDocument/2006/relationships/hyperlink" Target="http://www.python.org/getit/" TargetMode="External"/><Relationship Id="rId17" Type="http://schemas.openxmlformats.org/officeDocument/2006/relationships/hyperlink" Target="http://www.zoo.cam.ac.uk/zoostaff/meg/amos.htm" TargetMode="External"/><Relationship Id="rId18" Type="http://schemas.openxmlformats.org/officeDocument/2006/relationships/hyperlink" Target="https://github.com/Atticus29/HefPipe_repos" TargetMode="External"/><Relationship Id="rId19" Type="http://schemas.openxmlformats.org/officeDocument/2006/relationships/hyperlink" Target="http://www.macupdate.com/app/mac/36172/excel-to-csv-converte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5A1E73-3386-2642-AC48-669547975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2</Pages>
  <Words>13307</Words>
  <Characters>75850</Characters>
  <Application>Microsoft Macintosh Word</Application>
  <DocSecurity>0</DocSecurity>
  <Lines>632</Lines>
  <Paragraphs>177</Paragraphs>
  <ScaleCrop>false</ScaleCrop>
  <Company>UGA</Company>
  <LinksUpToDate>false</LinksUpToDate>
  <CharactersWithSpaces>88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isher</dc:creator>
  <cp:keywords/>
  <dc:description/>
  <cp:lastModifiedBy>Mark Fisher</cp:lastModifiedBy>
  <cp:revision>46</cp:revision>
  <cp:lastPrinted>2013-04-26T04:08:00Z</cp:lastPrinted>
  <dcterms:created xsi:type="dcterms:W3CDTF">2013-04-24T17:03:00Z</dcterms:created>
  <dcterms:modified xsi:type="dcterms:W3CDTF">2013-05-15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mark.aaron.fisher@gmail.com@www.mendeley.com</vt:lpwstr>
  </property>
</Properties>
</file>